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506836" w14:textId="4D7ECA5A" w:rsidR="006161EF" w:rsidRDefault="006161EF" w:rsidP="009141BE">
      <w:pPr>
        <w:pStyle w:val="NoSpacing"/>
        <w:spacing w:line="360" w:lineRule="auto"/>
        <w:jc w:val="both"/>
        <w:rPr>
          <w:rStyle w:val="SubtleEmphasis"/>
          <w:i w:val="0"/>
          <w:sz w:val="24"/>
          <w:lang w:val="en-GB"/>
        </w:rPr>
      </w:pPr>
      <w:r w:rsidRPr="006161EF">
        <w:rPr>
          <w:rStyle w:val="SubtleEmphasis"/>
          <w:i w:val="0"/>
          <w:color w:val="auto"/>
          <w:sz w:val="24"/>
          <w:lang w:val="en-GB"/>
        </w:rPr>
        <w:t>THE INFLUENCE OF AGGRESSIVENESS ON</w:t>
      </w:r>
      <w:r w:rsidR="00021768">
        <w:rPr>
          <w:rStyle w:val="SubtleEmphasis"/>
          <w:i w:val="0"/>
          <w:color w:val="auto"/>
          <w:sz w:val="24"/>
          <w:lang w:val="en-GB"/>
        </w:rPr>
        <w:t xml:space="preserve"> INDIVIDUAL’S</w:t>
      </w:r>
      <w:r w:rsidRPr="006161EF">
        <w:rPr>
          <w:rStyle w:val="SubtleEmphasis"/>
          <w:i w:val="0"/>
          <w:color w:val="auto"/>
          <w:sz w:val="24"/>
          <w:lang w:val="en-GB"/>
        </w:rPr>
        <w:t xml:space="preserve"> FITNESS IN THE PIED FLYCATCHER</w:t>
      </w:r>
      <w:r w:rsidRPr="006161EF">
        <w:rPr>
          <w:rStyle w:val="SubtleEmphasis"/>
          <w:i w:val="0"/>
          <w:sz w:val="24"/>
          <w:lang w:val="en-GB"/>
        </w:rPr>
        <w:t xml:space="preserve"> </w:t>
      </w:r>
    </w:p>
    <w:p w14:paraId="1425C50D" w14:textId="6617FAA8" w:rsidR="009141BE" w:rsidRPr="009141BE" w:rsidRDefault="009141BE" w:rsidP="009141BE">
      <w:pPr>
        <w:pStyle w:val="NoSpacing"/>
        <w:jc w:val="center"/>
        <w:rPr>
          <w:rStyle w:val="SubtleEmphasis"/>
          <w:i w:val="0"/>
          <w:color w:val="auto"/>
        </w:rPr>
      </w:pPr>
      <w:proofErr w:type="spellStart"/>
      <w:r w:rsidRPr="009141BE">
        <w:rPr>
          <w:rStyle w:val="SubtleEmphasis"/>
          <w:i w:val="0"/>
          <w:color w:val="auto"/>
        </w:rPr>
        <w:t>Clazina</w:t>
      </w:r>
      <w:proofErr w:type="spellEnd"/>
      <w:r w:rsidRPr="009141BE">
        <w:rPr>
          <w:rStyle w:val="SubtleEmphasis"/>
          <w:i w:val="0"/>
          <w:color w:val="auto"/>
        </w:rPr>
        <w:t xml:space="preserve"> </w:t>
      </w:r>
      <w:proofErr w:type="spellStart"/>
      <w:r w:rsidRPr="009141BE">
        <w:rPr>
          <w:rStyle w:val="SubtleEmphasis"/>
          <w:i w:val="0"/>
          <w:color w:val="auto"/>
        </w:rPr>
        <w:t>Kwakernaak</w:t>
      </w:r>
      <w:proofErr w:type="spellEnd"/>
      <w:r w:rsidRPr="009141BE">
        <w:rPr>
          <w:rStyle w:val="SubtleEmphasis"/>
          <w:i w:val="0"/>
          <w:color w:val="auto"/>
        </w:rPr>
        <w:t xml:space="preserve"> &amp; Nynke Wemer</w:t>
      </w:r>
    </w:p>
    <w:p w14:paraId="40F7E3CF" w14:textId="031B7F92" w:rsidR="009141BE" w:rsidRPr="009141BE" w:rsidRDefault="009141BE" w:rsidP="009141BE">
      <w:pPr>
        <w:pStyle w:val="NoSpacing"/>
        <w:jc w:val="center"/>
        <w:rPr>
          <w:rStyle w:val="SubtleEmphasis"/>
          <w:i w:val="0"/>
          <w:color w:val="auto"/>
        </w:rPr>
      </w:pPr>
      <w:r w:rsidRPr="009141BE">
        <w:rPr>
          <w:rStyle w:val="SubtleEmphasis"/>
          <w:i w:val="0"/>
          <w:color w:val="auto"/>
        </w:rPr>
        <w:t>Supervisor: Marion Nicolaus</w:t>
      </w:r>
    </w:p>
    <w:p w14:paraId="7B11E526" w14:textId="77777777" w:rsidR="006161EF" w:rsidRPr="009141BE" w:rsidRDefault="006161EF" w:rsidP="001F6348">
      <w:pPr>
        <w:pStyle w:val="NoSpacing"/>
        <w:jc w:val="both"/>
      </w:pPr>
    </w:p>
    <w:p w14:paraId="7890DDFC" w14:textId="77777777" w:rsidR="006161EF" w:rsidRPr="009141BE" w:rsidRDefault="006161EF" w:rsidP="001F6348">
      <w:pPr>
        <w:pStyle w:val="NoSpacing"/>
        <w:jc w:val="both"/>
        <w:rPr>
          <w:rStyle w:val="SubtleEmphasis"/>
          <w:b/>
          <w:i w:val="0"/>
          <w:color w:val="auto"/>
        </w:rPr>
      </w:pPr>
      <w:r w:rsidRPr="009141BE">
        <w:rPr>
          <w:rStyle w:val="SubtleEmphasis"/>
          <w:b/>
          <w:i w:val="0"/>
          <w:color w:val="auto"/>
        </w:rPr>
        <w:t>Abstract</w:t>
      </w:r>
    </w:p>
    <w:p w14:paraId="6A03B102" w14:textId="5F4B6C31" w:rsidR="00295F91" w:rsidRPr="009141BE" w:rsidRDefault="00295F91" w:rsidP="001F6348">
      <w:pPr>
        <w:pStyle w:val="NoSpacing"/>
        <w:jc w:val="both"/>
        <w:rPr>
          <w:iCs/>
          <w:sz w:val="20"/>
          <w:lang w:val="en-GB"/>
        </w:rPr>
      </w:pPr>
      <w:r w:rsidRPr="009141BE">
        <w:rPr>
          <w:rStyle w:val="SubtleEmphasis"/>
          <w:i w:val="0"/>
          <w:color w:val="auto"/>
          <w:sz w:val="20"/>
          <w:lang w:val="en-GB"/>
        </w:rPr>
        <w:t xml:space="preserve">The movement of individuals from their birth site or breeding site to another breeding site is called dispersal. Dispersal consists of three steps and within the steps several factors promote dispersal behaviour </w:t>
      </w:r>
      <w:r w:rsidRPr="009141BE">
        <w:rPr>
          <w:sz w:val="20"/>
          <w:lang w:val="en-GB"/>
        </w:rPr>
        <w:fldChar w:fldCharType="begin" w:fldLock="1"/>
      </w:r>
      <w:r w:rsidR="00056AFC" w:rsidRPr="009141BE">
        <w:rPr>
          <w:sz w:val="20"/>
          <w:lang w:val="en-GB"/>
        </w:rPr>
        <w:instrText>ADDIN CSL_CITATION {"citationItems":[{"id":"ITEM-1","itemData":{"DOI":"10.1098/rstb.2010.0176","ISBN":"0962-8436","ISSN":"0962-8436","PMID":"21078658","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page":"4065-4076","title":"Personality-dependent dispersal: characterization, ontogeny and consequences for spatially structured populations","type":"article-journal","volume":"365"},"uris":["http://www.mendeley.com/documents/?uuid=209a4e07-acc1-4fc9-9e46-8114bc9521f2"]}],"mendeley":{"formattedCitation":"(Cote &lt;i&gt;et al.&lt;/i&gt;, 2010)","plainTextFormattedCitation":"(Cote et al., 2010)","previouslyFormattedCitation":"(Cote &lt;i&gt;et al.&lt;/i&gt;, 2010)"},"properties":{"noteIndex":0},"schema":"https://github.com/citation-style-language/schema/raw/master/csl-citation.json"}</w:instrText>
      </w:r>
      <w:r w:rsidRPr="009141BE">
        <w:rPr>
          <w:sz w:val="20"/>
          <w:lang w:val="en-GB"/>
        </w:rPr>
        <w:fldChar w:fldCharType="separate"/>
      </w:r>
      <w:r w:rsidRPr="009141BE">
        <w:rPr>
          <w:noProof/>
          <w:sz w:val="20"/>
          <w:lang w:val="en-GB"/>
        </w:rPr>
        <w:t xml:space="preserve">(Cote </w:t>
      </w:r>
      <w:r w:rsidRPr="009141BE">
        <w:rPr>
          <w:i/>
          <w:noProof/>
          <w:sz w:val="20"/>
          <w:lang w:val="en-GB"/>
        </w:rPr>
        <w:t>et al.</w:t>
      </w:r>
      <w:r w:rsidRPr="009141BE">
        <w:rPr>
          <w:noProof/>
          <w:sz w:val="20"/>
          <w:lang w:val="en-GB"/>
        </w:rPr>
        <w:t>, 2010)</w:t>
      </w:r>
      <w:r w:rsidRPr="009141BE">
        <w:rPr>
          <w:sz w:val="20"/>
          <w:lang w:val="en-GB"/>
        </w:rPr>
        <w:fldChar w:fldCharType="end"/>
      </w:r>
      <w:r w:rsidRPr="009141BE">
        <w:rPr>
          <w:sz w:val="20"/>
          <w:lang w:val="en-GB"/>
        </w:rPr>
        <w:t xml:space="preserve">. By moving from one site to another the fitness of </w:t>
      </w:r>
      <w:r w:rsidR="001F6348" w:rsidRPr="009141BE">
        <w:rPr>
          <w:sz w:val="20"/>
          <w:lang w:val="en-GB"/>
        </w:rPr>
        <w:t>a</w:t>
      </w:r>
      <w:r w:rsidRPr="009141BE">
        <w:rPr>
          <w:sz w:val="20"/>
          <w:lang w:val="en-GB"/>
        </w:rPr>
        <w:t xml:space="preserve"> dispersing </w:t>
      </w:r>
      <w:r w:rsidR="001F6348" w:rsidRPr="009141BE">
        <w:rPr>
          <w:sz w:val="20"/>
          <w:lang w:val="en-GB"/>
        </w:rPr>
        <w:t>animal</w:t>
      </w:r>
      <w:r w:rsidRPr="009141BE">
        <w:rPr>
          <w:sz w:val="20"/>
          <w:lang w:val="en-GB"/>
        </w:rPr>
        <w:t xml:space="preserve"> can be affected. Behavioural types like aggressiveness, boldness and sociability are  suggested to make dispersal behaviour favourable and together characterise an individual who tends to disperse. </w:t>
      </w:r>
      <w:r w:rsidRPr="009141BE">
        <w:rPr>
          <w:sz w:val="20"/>
          <w:lang w:val="en-GB"/>
        </w:rPr>
        <w:fldChar w:fldCharType="begin" w:fldLock="1"/>
      </w:r>
      <w:r w:rsidR="00056AFC" w:rsidRPr="009141BE">
        <w:rPr>
          <w:sz w:val="20"/>
          <w:lang w:val="en-GB"/>
        </w:rPr>
        <w:instrText>ADDIN CSL_CITATION {"citationItems":[{"id":"ITEM-1","itemData":{"DOI":"10.1098/rstb.2010.0176","ISBN":"0962-8436","ISSN":"0962-8436","PMID":"21078658","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page":"4065-4076","title":"Personality-dependent dispersal: characterization, ontogeny and consequences for spatially structured populations","type":"article-journal","volume":"365"},"uris":["http://www.mendeley.com/documents/?uuid=89072145-d3e2-47d7-bf29-f212dffb8c5e"]},{"id":"ITEM-2","itemData":{"author":[{"dropping-particle":"","family":"Sih","given":"Andrew","non-dropping-particle":"","parse-names":false,"suffix":""},{"dropping-particle":"","family":"Bell","given":"Alison M","non-dropping-particle":"","parse-names":false,"suffix":""},{"dropping-particle":"","family":"Ziemba","given":"Robert E","non-dropping-particle":"","parse-names":false,"suffix":""}],"container-title":"The Quarterly Review of Biology","id":"ITEM-2","issue":"3","issued":{"date-parts":[["2004"]]},"page":"241-277","title":"Behavioural Syndromes: An Intergrative Overview","type":"article-journal","volume":"79"},"uris":["http://www.mendeley.com/documents/?uuid=9e1d9b4d-eeec-40fd-ba2e-03c71eeb2c20"]}],"mendeley":{"formattedCitation":"(Sih &lt;i&gt;et al.&lt;/i&gt;, 2004; Cote &lt;i&gt;et al.&lt;/i&gt;, 2010)","plainTextFormattedCitation":"(Sih et al., 2004; Cote et al., 2010)","previouslyFormattedCitation":"(Sih &lt;i&gt;et al.&lt;/i&gt;, 2004; Cote &lt;i&gt;et al.&lt;/i&gt;, 2010)"},"properties":{"noteIndex":0},"schema":"https://github.com/citation-style-language/schema/raw/master/csl-citation.json"}</w:instrText>
      </w:r>
      <w:r w:rsidRPr="009141BE">
        <w:rPr>
          <w:sz w:val="20"/>
          <w:lang w:val="en-GB"/>
        </w:rPr>
        <w:fldChar w:fldCharType="separate"/>
      </w:r>
      <w:r w:rsidRPr="009141BE">
        <w:rPr>
          <w:noProof/>
          <w:sz w:val="20"/>
          <w:lang w:val="en-GB"/>
        </w:rPr>
        <w:t xml:space="preserve">(Sih </w:t>
      </w:r>
      <w:r w:rsidRPr="009141BE">
        <w:rPr>
          <w:i/>
          <w:noProof/>
          <w:sz w:val="20"/>
          <w:lang w:val="en-GB"/>
        </w:rPr>
        <w:t>et al.</w:t>
      </w:r>
      <w:r w:rsidRPr="009141BE">
        <w:rPr>
          <w:noProof/>
          <w:sz w:val="20"/>
          <w:lang w:val="en-GB"/>
        </w:rPr>
        <w:t xml:space="preserve">, 2004; Cote </w:t>
      </w:r>
      <w:r w:rsidRPr="009141BE">
        <w:rPr>
          <w:i/>
          <w:noProof/>
          <w:sz w:val="20"/>
          <w:lang w:val="en-GB"/>
        </w:rPr>
        <w:t>et al.</w:t>
      </w:r>
      <w:r w:rsidRPr="009141BE">
        <w:rPr>
          <w:noProof/>
          <w:sz w:val="20"/>
          <w:lang w:val="en-GB"/>
        </w:rPr>
        <w:t>, 2010)</w:t>
      </w:r>
      <w:r w:rsidRPr="009141BE">
        <w:rPr>
          <w:sz w:val="20"/>
          <w:lang w:val="en-GB"/>
        </w:rPr>
        <w:fldChar w:fldCharType="end"/>
      </w:r>
      <w:r w:rsidRPr="009141BE">
        <w:rPr>
          <w:sz w:val="20"/>
          <w:lang w:val="en-GB"/>
        </w:rPr>
        <w:t>. Depending on the situation, being a more aggressive individual could be advantageous or disadvantageous an</w:t>
      </w:r>
      <w:r w:rsidR="001F6348" w:rsidRPr="009141BE">
        <w:rPr>
          <w:sz w:val="20"/>
          <w:lang w:val="en-GB"/>
        </w:rPr>
        <w:t>d</w:t>
      </w:r>
      <w:r w:rsidRPr="009141BE">
        <w:rPr>
          <w:sz w:val="20"/>
          <w:lang w:val="en-GB"/>
        </w:rPr>
        <w:t xml:space="preserve"> can therefore affect</w:t>
      </w:r>
      <w:r w:rsidR="001F6348" w:rsidRPr="009141BE">
        <w:rPr>
          <w:sz w:val="20"/>
          <w:lang w:val="en-GB"/>
        </w:rPr>
        <w:t xml:space="preserve"> an</w:t>
      </w:r>
      <w:r w:rsidRPr="009141BE">
        <w:rPr>
          <w:sz w:val="20"/>
          <w:lang w:val="en-GB"/>
        </w:rPr>
        <w:t xml:space="preserve"> individual’s fitness </w:t>
      </w:r>
      <w:r w:rsidRPr="009141BE">
        <w:rPr>
          <w:sz w:val="20"/>
          <w:lang w:val="en-GB"/>
        </w:rPr>
        <w:fldChar w:fldCharType="begin" w:fldLock="1"/>
      </w:r>
      <w:r w:rsidR="00056AFC" w:rsidRPr="009141BE">
        <w:rPr>
          <w:sz w:val="20"/>
          <w:lang w:val="en-GB"/>
        </w:rPr>
        <w:instrText>ADDIN CSL_CITATION {"citationItems":[{"id":"ITEM-1","itemData":{"DOI":"10.1111/j.1461-0248.2011.01731.x","ISBN":"1461-023X","ISSN":"1461023X","PMID":"22239107","abstract":"Interspecific trait variation has long served as a conceptual foundation for our understanding of ecological patterns and dynamics. In particular, ecologists recognise the important role that animal behaviour plays in shaping ecological processes. An emerging area of interest in animal behaviour, the study of behavioural syndromes (animal personalities) considers how limited behavioural plasticity, as well as behavioural correlations affects an individual's fitness in diverse ecological contexts. In this article we explore how insights from the concept and study of behavioural syndromes provide fresh understanding of major issues in population ecology. We identify several general mechanisms for how population ecology phenomena can be influenced by a species or population's average behavioural type, by within-species variation in behavioural type, or by behavioural correlations across time or across ecological contexts. We note, in particular, the importance of behavioural type-dependent dispersal in spatial ecology. We then review recent literature and provide new syntheses for how these general mechanisms produce novel insights on five major issues in population ecology: (1) limits to species' distribution and abundance; (2) species interactions; (3) population dynamics; (4) relative responses to human-induced rapid environmental change; and (5) ecological invasions.","author":[{"dropping-particle":"","family":"Sih","given":"Andrew","non-dropping-particle":"","parse-names":false,"suffix":""},{"dropping-particle":"","family":"Cote","given":"Julien","non-dropping-particle":"","parse-names":false,"suffix":""},{"dropping-particle":"","family":"Evans","given":"Mara","non-dropping-particle":"","parse-names":false,"suffix":""},{"dropping-particle":"","family":"Fogarty","given":"Sean","non-dropping-particle":"","parse-names":false,"suffix":""},{"dropping-particle":"","family":"Pruitt","given":"Jonathan","non-dropping-particle":"","parse-names":false,"suffix":""}],"container-title":"Ecology Letters","id":"ITEM-1","issue":"3","issued":{"date-parts":[["2012"]]},"page":"278-289","title":"Ecological implications of behavioural syndromes","type":"article-journal","volume":"15"},"uris":["http://www.mendeley.com/documents/?uuid=436bc6ad-fa94-473c-88a4-c21778e38c99"]}],"mendeley":{"formattedCitation":"(Sih &lt;i&gt;et al.&lt;/i&gt;, 2012)","plainTextFormattedCitation":"(Sih et al., 2012)","previouslyFormattedCitation":"(Sih &lt;i&gt;et al.&lt;/i&gt;, 2012)"},"properties":{"noteIndex":0},"schema":"https://github.com/citation-style-language/schema/raw/master/csl-citation.json"}</w:instrText>
      </w:r>
      <w:r w:rsidRPr="009141BE">
        <w:rPr>
          <w:sz w:val="20"/>
          <w:lang w:val="en-GB"/>
        </w:rPr>
        <w:fldChar w:fldCharType="separate"/>
      </w:r>
      <w:r w:rsidRPr="009141BE">
        <w:rPr>
          <w:noProof/>
          <w:sz w:val="20"/>
          <w:lang w:val="en-GB"/>
        </w:rPr>
        <w:t xml:space="preserve">(Sih </w:t>
      </w:r>
      <w:r w:rsidRPr="009141BE">
        <w:rPr>
          <w:i/>
          <w:noProof/>
          <w:sz w:val="20"/>
          <w:lang w:val="en-GB"/>
        </w:rPr>
        <w:t>et al.</w:t>
      </w:r>
      <w:r w:rsidRPr="009141BE">
        <w:rPr>
          <w:noProof/>
          <w:sz w:val="20"/>
          <w:lang w:val="en-GB"/>
        </w:rPr>
        <w:t>, 2012)</w:t>
      </w:r>
      <w:r w:rsidRPr="009141BE">
        <w:rPr>
          <w:sz w:val="20"/>
          <w:lang w:val="en-GB"/>
        </w:rPr>
        <w:fldChar w:fldCharType="end"/>
      </w:r>
      <w:r w:rsidRPr="009141BE">
        <w:rPr>
          <w:sz w:val="20"/>
          <w:lang w:val="en-GB"/>
        </w:rPr>
        <w:t>. To understand if the aggressive phenotype has a positive influence on an individual’s fitness during the third step of dispersal, we conducted research on a wild Pied Flycatcher (</w:t>
      </w:r>
      <w:proofErr w:type="spellStart"/>
      <w:r w:rsidRPr="009141BE">
        <w:rPr>
          <w:i/>
          <w:sz w:val="20"/>
          <w:lang w:val="en-GB"/>
        </w:rPr>
        <w:t>Ficedula</w:t>
      </w:r>
      <w:proofErr w:type="spellEnd"/>
      <w:r w:rsidRPr="009141BE">
        <w:rPr>
          <w:i/>
          <w:sz w:val="20"/>
          <w:lang w:val="en-GB"/>
        </w:rPr>
        <w:t xml:space="preserve"> </w:t>
      </w:r>
      <w:proofErr w:type="spellStart"/>
      <w:r w:rsidRPr="009141BE">
        <w:rPr>
          <w:i/>
          <w:sz w:val="20"/>
          <w:lang w:val="en-GB"/>
        </w:rPr>
        <w:t>hypoleuca</w:t>
      </w:r>
      <w:proofErr w:type="spellEnd"/>
      <w:r w:rsidRPr="009141BE">
        <w:rPr>
          <w:sz w:val="20"/>
          <w:lang w:val="en-GB"/>
        </w:rPr>
        <w:t xml:space="preserve">) population in Drenthe. Our results show that there was a significant effect of nest building and egg laying stage on the aggressiveness of the Pied Flycatchers and show that aggressiveness has a significant effect on clutch size. </w:t>
      </w:r>
    </w:p>
    <w:p w14:paraId="013D9A3B" w14:textId="77777777" w:rsidR="00CD33BF" w:rsidRPr="006D13F9" w:rsidRDefault="00CD33BF" w:rsidP="001F6348">
      <w:pPr>
        <w:pStyle w:val="NoSpacing"/>
        <w:jc w:val="both"/>
        <w:rPr>
          <w:rStyle w:val="SubtleEmphasis"/>
          <w:lang w:val="en-GB"/>
        </w:rPr>
      </w:pPr>
    </w:p>
    <w:p w14:paraId="22CAA91E" w14:textId="77777777" w:rsidR="00295F91" w:rsidRDefault="00295F91" w:rsidP="001F6348">
      <w:pPr>
        <w:pStyle w:val="NoSpacing"/>
        <w:jc w:val="both"/>
        <w:rPr>
          <w:b/>
          <w:lang w:val="en-GB"/>
        </w:rPr>
        <w:sectPr w:rsidR="00295F91" w:rsidSect="00A23C51">
          <w:footerReference w:type="default" r:id="rId8"/>
          <w:pgSz w:w="11906" w:h="16838"/>
          <w:pgMar w:top="1440" w:right="1440" w:bottom="1440" w:left="1440" w:header="708" w:footer="708" w:gutter="0"/>
          <w:cols w:space="708"/>
          <w:docGrid w:linePitch="360"/>
        </w:sectPr>
      </w:pPr>
    </w:p>
    <w:p w14:paraId="481E4C5D" w14:textId="258CBA0F" w:rsidR="00185673" w:rsidRDefault="00185673" w:rsidP="001F6348">
      <w:pPr>
        <w:pStyle w:val="NoSpacing"/>
        <w:jc w:val="both"/>
        <w:rPr>
          <w:lang w:val="en-GB"/>
        </w:rPr>
      </w:pPr>
      <w:r>
        <w:rPr>
          <w:b/>
          <w:lang w:val="en-GB"/>
        </w:rPr>
        <w:t>Introduction</w:t>
      </w:r>
    </w:p>
    <w:p w14:paraId="4D646792" w14:textId="40113E4A" w:rsidR="00185673" w:rsidRPr="00FB05EC" w:rsidRDefault="00185673" w:rsidP="001F6348">
      <w:pPr>
        <w:pStyle w:val="NoSpacing"/>
        <w:jc w:val="both"/>
        <w:rPr>
          <w:strike/>
          <w:color w:val="FF0000"/>
          <w:lang w:val="en-GB"/>
        </w:rPr>
      </w:pPr>
      <w:r>
        <w:rPr>
          <w:lang w:val="en-GB"/>
        </w:rPr>
        <w:t xml:space="preserve">Since the last decades humans have </w:t>
      </w:r>
      <w:r w:rsidR="00F3287D">
        <w:rPr>
          <w:lang w:val="en-GB"/>
        </w:rPr>
        <w:t xml:space="preserve">had </w:t>
      </w:r>
      <w:r>
        <w:rPr>
          <w:lang w:val="en-GB"/>
        </w:rPr>
        <w:t>an enormous influence on ecological interactions that lead to the dispersal of species</w:t>
      </w:r>
      <w:r w:rsidR="000F4DCB">
        <w:rPr>
          <w:lang w:val="en-GB"/>
        </w:rPr>
        <w:t xml:space="preserve"> and changes in indivi</w:t>
      </w:r>
      <w:r w:rsidR="00C96CA9">
        <w:rPr>
          <w:lang w:val="en-GB"/>
        </w:rPr>
        <w:t>dual’s fitness</w:t>
      </w:r>
      <w:r>
        <w:rPr>
          <w:lang w:val="en-GB"/>
        </w:rPr>
        <w:t>.</w:t>
      </w:r>
      <w:r w:rsidR="00F3287D">
        <w:rPr>
          <w:lang w:val="en-GB"/>
        </w:rPr>
        <w:t xml:space="preserve"> Dispersal is t</w:t>
      </w:r>
      <w:r w:rsidR="00F3287D" w:rsidRPr="005310DB">
        <w:rPr>
          <w:lang w:val="en-GB"/>
        </w:rPr>
        <w:t>he movement of individuals from either their birth site (natal dispersal) or breeding site (breeding dispe</w:t>
      </w:r>
      <w:r w:rsidR="00F3287D">
        <w:rPr>
          <w:lang w:val="en-GB"/>
        </w:rPr>
        <w:t xml:space="preserve">rsal) to another breeding site </w:t>
      </w:r>
      <w:r w:rsidR="00F3287D">
        <w:rPr>
          <w:lang w:val="en-GB"/>
        </w:rPr>
        <w:fldChar w:fldCharType="begin" w:fldLock="1"/>
      </w:r>
      <w:r w:rsidR="00056AFC">
        <w:rPr>
          <w:lang w:val="en-GB"/>
        </w:rPr>
        <w:instrText>ADDIN CSL_CITATION {"citationItems":[{"id":"ITEM-1","itemData":{"DOI":"10.1098/rstb.2010.0176","ISBN":"0962-8436","ISSN":"0962-8436","PMID":"21078658","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page":"4065-4076","title":"Personality-dependent dispersal: characterization, ontogeny and consequences for spatially structured populations","type":"article-journal","volume":"365"},"uris":["http://www.mendeley.com/documents/?uuid=209a4e07-acc1-4fc9-9e46-8114bc9521f2"]}],"mendeley":{"formattedCitation":"(Cote &lt;i&gt;et al.&lt;/i&gt;, 2010)","plainTextFormattedCitation":"(Cote et al., 2010)","previouslyFormattedCitation":"(Cote &lt;i&gt;et al.&lt;/i&gt;, 2010)"},"properties":{"noteIndex":0},"schema":"https://github.com/citation-style-language/schema/raw/master/csl-citation.json"}</w:instrText>
      </w:r>
      <w:r w:rsidR="00F3287D">
        <w:rPr>
          <w:lang w:val="en-GB"/>
        </w:rPr>
        <w:fldChar w:fldCharType="separate"/>
      </w:r>
      <w:r w:rsidR="00F3287D" w:rsidRPr="006E77FD">
        <w:rPr>
          <w:noProof/>
          <w:lang w:val="en-GB"/>
        </w:rPr>
        <w:t xml:space="preserve">(Cote </w:t>
      </w:r>
      <w:r w:rsidR="00F3287D" w:rsidRPr="006E77FD">
        <w:rPr>
          <w:i/>
          <w:noProof/>
          <w:lang w:val="en-GB"/>
        </w:rPr>
        <w:t>et al.</w:t>
      </w:r>
      <w:r w:rsidR="00F3287D" w:rsidRPr="006E77FD">
        <w:rPr>
          <w:noProof/>
          <w:lang w:val="en-GB"/>
        </w:rPr>
        <w:t>, 2010)</w:t>
      </w:r>
      <w:r w:rsidR="00F3287D">
        <w:rPr>
          <w:lang w:val="en-GB"/>
        </w:rPr>
        <w:fldChar w:fldCharType="end"/>
      </w:r>
      <w:r w:rsidR="00F3287D">
        <w:rPr>
          <w:lang w:val="en-GB"/>
        </w:rPr>
        <w:t>.</w:t>
      </w:r>
      <w:r>
        <w:rPr>
          <w:lang w:val="en-GB"/>
        </w:rPr>
        <w:t xml:space="preserve"> </w:t>
      </w:r>
      <w:r w:rsidRPr="005310DB">
        <w:rPr>
          <w:lang w:val="en-GB"/>
        </w:rPr>
        <w:t xml:space="preserve">Dispersal consists of three successive stages: 1. departure from the current patch, 2. transfer to a new patch and 3. settlement in the new patch. Within these </w:t>
      </w:r>
      <w:r w:rsidR="00F3287D">
        <w:rPr>
          <w:lang w:val="en-GB"/>
        </w:rPr>
        <w:t xml:space="preserve">three </w:t>
      </w:r>
      <w:r w:rsidRPr="005310DB">
        <w:rPr>
          <w:lang w:val="en-GB"/>
        </w:rPr>
        <w:t>steps</w:t>
      </w:r>
      <w:r w:rsidR="00935570">
        <w:rPr>
          <w:lang w:val="en-GB"/>
        </w:rPr>
        <w:t xml:space="preserve"> of dispersal</w:t>
      </w:r>
      <w:r w:rsidRPr="005310DB">
        <w:rPr>
          <w:lang w:val="en-GB"/>
        </w:rPr>
        <w:t xml:space="preserve"> several factors can </w:t>
      </w:r>
      <w:r w:rsidR="00186D32">
        <w:rPr>
          <w:lang w:val="en-GB"/>
        </w:rPr>
        <w:t>promote</w:t>
      </w:r>
      <w:r w:rsidR="00186D32" w:rsidRPr="005310DB">
        <w:rPr>
          <w:lang w:val="en-GB"/>
        </w:rPr>
        <w:t xml:space="preserve"> </w:t>
      </w:r>
      <w:r w:rsidRPr="005310DB">
        <w:rPr>
          <w:lang w:val="en-GB"/>
        </w:rPr>
        <w:t>dispersal behaviour such as kin interaction, interspecific competition, habitat quality and predation risk</w:t>
      </w:r>
      <w:r w:rsidR="00F80931">
        <w:rPr>
          <w:lang w:val="en-GB"/>
        </w:rPr>
        <w:t xml:space="preserve"> </w:t>
      </w:r>
      <w:r>
        <w:rPr>
          <w:lang w:val="en-GB"/>
        </w:rPr>
        <w:fldChar w:fldCharType="begin" w:fldLock="1"/>
      </w:r>
      <w:r w:rsidR="00056AFC">
        <w:rPr>
          <w:lang w:val="en-GB"/>
        </w:rPr>
        <w:instrText>ADDIN CSL_CITATION {"citationItems":[{"id":"ITEM-1","itemData":{"DOI":"10.1098/rstb.2010.0176","ISBN":"0962-8436","ISSN":"0962-8436","PMID":"21078658","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page":"4065-4076","title":"Personality-dependent dispersal: characterization, ontogeny and consequences for spatially structured populations","type":"article-journal","volume":"365"},"uris":["http://www.mendeley.com/documents/?uuid=209a4e07-acc1-4fc9-9e46-8114bc9521f2"]}],"mendeley":{"formattedCitation":"(Cote &lt;i&gt;et al.&lt;/i&gt;, 2010)","plainTextFormattedCitation":"(Cote et al., 2010)","previouslyFormattedCitation":"(Cote &lt;i&gt;et al.&lt;/i&gt;, 2010)"},"properties":{"noteIndex":0},"schema":"https://github.com/citation-style-language/schema/raw/master/csl-citation.json"}</w:instrText>
      </w:r>
      <w:r>
        <w:rPr>
          <w:lang w:val="en-GB"/>
        </w:rPr>
        <w:fldChar w:fldCharType="separate"/>
      </w:r>
      <w:r w:rsidRPr="00185673">
        <w:rPr>
          <w:noProof/>
          <w:lang w:val="en-GB"/>
        </w:rPr>
        <w:t xml:space="preserve">(Cote </w:t>
      </w:r>
      <w:r w:rsidRPr="00185673">
        <w:rPr>
          <w:i/>
          <w:noProof/>
          <w:lang w:val="en-GB"/>
        </w:rPr>
        <w:t>et al.</w:t>
      </w:r>
      <w:r w:rsidRPr="00185673">
        <w:rPr>
          <w:noProof/>
          <w:lang w:val="en-GB"/>
        </w:rPr>
        <w:t>, 2010)</w:t>
      </w:r>
      <w:r>
        <w:rPr>
          <w:lang w:val="en-GB"/>
        </w:rPr>
        <w:fldChar w:fldCharType="end"/>
      </w:r>
      <w:r w:rsidRPr="005310DB">
        <w:rPr>
          <w:lang w:val="en-GB"/>
        </w:rPr>
        <w:t>.</w:t>
      </w:r>
      <w:r>
        <w:rPr>
          <w:lang w:val="en-GB"/>
        </w:rPr>
        <w:t xml:space="preserve"> </w:t>
      </w:r>
      <w:r w:rsidR="00F3287D">
        <w:rPr>
          <w:lang w:val="en-GB"/>
        </w:rPr>
        <w:t>T</w:t>
      </w:r>
      <w:r>
        <w:rPr>
          <w:lang w:val="en-GB"/>
        </w:rPr>
        <w:t>he</w:t>
      </w:r>
      <w:r w:rsidRPr="005310DB">
        <w:rPr>
          <w:lang w:val="en-GB"/>
        </w:rPr>
        <w:t xml:space="preserve"> behaviour</w:t>
      </w:r>
      <w:r>
        <w:rPr>
          <w:lang w:val="en-GB"/>
        </w:rPr>
        <w:t xml:space="preserve"> to disperse</w:t>
      </w:r>
      <w:r w:rsidRPr="005310DB">
        <w:rPr>
          <w:lang w:val="en-GB"/>
        </w:rPr>
        <w:t xml:space="preserve"> is an element of </w:t>
      </w:r>
      <w:r>
        <w:rPr>
          <w:lang w:val="en-GB"/>
        </w:rPr>
        <w:t xml:space="preserve">the behavioural syndrome consisting of </w:t>
      </w:r>
      <w:r w:rsidRPr="005310DB">
        <w:rPr>
          <w:lang w:val="en-GB"/>
        </w:rPr>
        <w:t>behavioural traits which are correlated</w:t>
      </w:r>
      <w:r w:rsidR="00186D32">
        <w:rPr>
          <w:lang w:val="en-GB"/>
        </w:rPr>
        <w:t xml:space="preserve"> with</w:t>
      </w:r>
      <w:r w:rsidR="00846A50">
        <w:rPr>
          <w:lang w:val="en-GB"/>
        </w:rPr>
        <w:t xml:space="preserve"> an</w:t>
      </w:r>
      <w:r w:rsidR="00186D32">
        <w:rPr>
          <w:lang w:val="en-GB"/>
        </w:rPr>
        <w:t xml:space="preserve"> individual</w:t>
      </w:r>
      <w:r w:rsidR="00846A50">
        <w:rPr>
          <w:lang w:val="en-GB"/>
        </w:rPr>
        <w:t>’s</w:t>
      </w:r>
      <w:r w:rsidR="00186D32">
        <w:rPr>
          <w:lang w:val="en-GB"/>
        </w:rPr>
        <w:t xml:space="preserve"> dispersal tendency</w:t>
      </w:r>
      <w:r w:rsidRPr="005310DB">
        <w:rPr>
          <w:lang w:val="en-GB"/>
        </w:rPr>
        <w:t xml:space="preserve"> at a population or species level</w:t>
      </w:r>
      <w:r>
        <w:rPr>
          <w:lang w:val="en-GB"/>
        </w:rPr>
        <w:t xml:space="preserve"> </w:t>
      </w:r>
      <w:r>
        <w:rPr>
          <w:lang w:val="en-GB"/>
        </w:rPr>
        <w:fldChar w:fldCharType="begin" w:fldLock="1"/>
      </w:r>
      <w:r w:rsidR="00056AFC">
        <w:rPr>
          <w:lang w:val="en-GB"/>
        </w:rPr>
        <w:instrText>ADDIN CSL_CITATION {"citationItems":[{"id":"ITEM-1","itemData":{"author":[{"dropping-particle":"","family":"Sih","given":"Andrew","non-dropping-particle":"","parse-names":false,"suffix":""},{"dropping-particle":"","family":"Bell","given":"Alison M","non-dropping-particle":"","parse-names":false,"suffix":""},{"dropping-particle":"","family":"Ziemba","given":"Robert E","non-dropping-particle":"","parse-names":false,"suffix":""}],"container-title":"The Quarterly Review of Biology","id":"ITEM-1","issue":"3","issued":{"date-parts":[["2004"]]},"page":"241-277","title":"Behavioural Syndromes: An Intergrative Overview","type":"article-journal","volume":"79"},"uris":["http://www.mendeley.com/documents/?uuid=9e1d9b4d-eeec-40fd-ba2e-03c71eeb2c20"]}],"mendeley":{"formattedCitation":"(Sih &lt;i&gt;et al.&lt;/i&gt;, 2004)","plainTextFormattedCitation":"(Sih et al., 2004)","previouslyFormattedCitation":"(Sih &lt;i&gt;et al.&lt;/i&gt;, 2004)"},"properties":{"noteIndex":0},"schema":"https://github.com/citation-style-language/schema/raw/master/csl-citation.json"}</w:instrText>
      </w:r>
      <w:r>
        <w:rPr>
          <w:lang w:val="en-GB"/>
        </w:rPr>
        <w:fldChar w:fldCharType="separate"/>
      </w:r>
      <w:r w:rsidRPr="00185673">
        <w:rPr>
          <w:noProof/>
          <w:lang w:val="en-GB"/>
        </w:rPr>
        <w:t xml:space="preserve">(Sih </w:t>
      </w:r>
      <w:r w:rsidRPr="00185673">
        <w:rPr>
          <w:i/>
          <w:noProof/>
          <w:lang w:val="en-GB"/>
        </w:rPr>
        <w:t>et al.</w:t>
      </w:r>
      <w:r w:rsidRPr="00185673">
        <w:rPr>
          <w:noProof/>
          <w:lang w:val="en-GB"/>
        </w:rPr>
        <w:t>, 2004)</w:t>
      </w:r>
      <w:r>
        <w:rPr>
          <w:lang w:val="en-GB"/>
        </w:rPr>
        <w:fldChar w:fldCharType="end"/>
      </w:r>
      <w:r w:rsidRPr="005310DB">
        <w:rPr>
          <w:lang w:val="en-GB"/>
        </w:rPr>
        <w:t>.</w:t>
      </w:r>
      <w:r>
        <w:rPr>
          <w:lang w:val="en-GB"/>
        </w:rPr>
        <w:t xml:space="preserve"> </w:t>
      </w:r>
      <w:r w:rsidR="00186D32">
        <w:rPr>
          <w:lang w:val="en-GB"/>
        </w:rPr>
        <w:t xml:space="preserve">Behavioural syndromes are thought to be the outcome of natural selection and  </w:t>
      </w:r>
      <w:r w:rsidRPr="005310DB">
        <w:rPr>
          <w:lang w:val="en-GB"/>
        </w:rPr>
        <w:t>allow organisms to respond to changing envir</w:t>
      </w:r>
      <w:r w:rsidR="006E77FD">
        <w:rPr>
          <w:lang w:val="en-GB"/>
        </w:rPr>
        <w:t>onmental conditions</w:t>
      </w:r>
      <w:r w:rsidR="00F3287D">
        <w:rPr>
          <w:lang w:val="en-GB"/>
        </w:rPr>
        <w:t xml:space="preserve"> mostly accelerated by human influences</w:t>
      </w:r>
      <w:r w:rsidR="006E77FD">
        <w:rPr>
          <w:lang w:val="en-GB"/>
        </w:rPr>
        <w:t xml:space="preserve"> </w:t>
      </w:r>
      <w:r w:rsidR="006E77FD">
        <w:rPr>
          <w:lang w:val="en-GB"/>
        </w:rPr>
        <w:fldChar w:fldCharType="begin" w:fldLock="1"/>
      </w:r>
      <w:r w:rsidR="00056AFC">
        <w:rPr>
          <w:lang w:val="en-GB"/>
        </w:rPr>
        <w:instrText>ADDIN CSL_CITATION {"citationItems":[{"id":"ITEM-1","itemData":{"DOI":"10.1073/pnas.0706174104","ISBN":"0027-8424","ISSN":"0027-8424","PMID":"17827278","abstract":"Behaviors can facilitate colonization of a novel environment, but the mechanisms underlying this process are poorly understood. On one hand, behavioral flexibility allows for an immediate response of colonizers to novel environments, which is critical to population establishment and persistence. On the other hand, integrated sets of behaviors that display limited flexibility can enhance invasion success by coupling behaviors with dispersal strategies that are especially important during natural range expansions. Direct observations of colonization events are required to determine the mechanisms underlying changes in behavior associated with colonization, but such observations are rare. Here, we studied changes in aggression on a large temporal and spatial scale across populations of two sister taxa of bluebirds (Sialia) to show that coupling of aggression and dispersal strongly facilitated the range expansion of western bluebirds across the northwestern United States over the last 30 years. We show that biased dispersal of highly aggressive males to the invasion front allowed western bluebirds to displace less aggressive mountain bluebirds. However, once mountain bluebirds were excluded, aggression of western bluebirds decreased rapidly across consecutive generations in concordance with local selection on highly heritable aggressive behavior. Further, the observed adaptive microevolution of aggression was accelerated by the link between dispersal propensity and aggression. Importantly, our results show that behavioral changes among populations were not caused by behavioral flexibility and instead strongly implicate adaptive integration of dispersal and aggression in facilitating the ongoing and rapid reciprocal range change of these species in North America.","author":[{"dropping-particle":"","family":"Duckworth","given":"R. A.","non-dropping-particle":"","parse-names":false,"suffix":""},{"dropping-particle":"V.","family":"Badyaev","given":"A.","non-dropping-particle":"","parse-names":false,"suffix":""}],"container-title":"Proceedings of the National Academy of Sciences","id":"ITEM-1","issue":"38","issued":{"date-parts":[["2007"]]},"page":"15017-15022","title":"Coupling of dispersal and aggression facilitates the rapid range expansion of a passerine bird","type":"article-journal","volume":"104"},"uris":["http://www.mendeley.com/documents/?uuid=675f58e1-c22e-44ab-9252-e0c28b90dd4e"]}],"mendeley":{"formattedCitation":"(Duckworth &amp; Badyaev, 2007)","plainTextFormattedCitation":"(Duckworth &amp; Badyaev, 2007)","previouslyFormattedCitation":"(Duckworth &amp; Badyaev, 2007)"},"properties":{"noteIndex":0},"schema":"https://github.com/citation-style-language/schema/raw/master/csl-citation.json"}</w:instrText>
      </w:r>
      <w:r w:rsidR="006E77FD">
        <w:rPr>
          <w:lang w:val="en-GB"/>
        </w:rPr>
        <w:fldChar w:fldCharType="separate"/>
      </w:r>
      <w:r w:rsidR="006E77FD" w:rsidRPr="006E77FD">
        <w:rPr>
          <w:noProof/>
          <w:lang w:val="en-GB"/>
        </w:rPr>
        <w:t>(Duckworth &amp; Badyaev, 2007)</w:t>
      </w:r>
      <w:r w:rsidR="006E77FD">
        <w:rPr>
          <w:lang w:val="en-GB"/>
        </w:rPr>
        <w:fldChar w:fldCharType="end"/>
      </w:r>
      <w:r w:rsidRPr="005310DB">
        <w:rPr>
          <w:lang w:val="en-GB"/>
        </w:rPr>
        <w:t>.</w:t>
      </w:r>
      <w:r w:rsidRPr="001439AC">
        <w:rPr>
          <w:lang w:val="en-GB"/>
        </w:rPr>
        <w:t xml:space="preserve"> </w:t>
      </w:r>
      <w:r>
        <w:rPr>
          <w:lang w:val="en-GB"/>
        </w:rPr>
        <w:t>The possibility to respond to the changing environment</w:t>
      </w:r>
      <w:r w:rsidRPr="005310DB">
        <w:rPr>
          <w:lang w:val="en-GB"/>
        </w:rPr>
        <w:t xml:space="preserve"> makes it necessary to understand the proximate and ultimate causes of dispersal in order to manage the population and predi</w:t>
      </w:r>
      <w:r w:rsidR="006E77FD">
        <w:rPr>
          <w:lang w:val="en-GB"/>
        </w:rPr>
        <w:t xml:space="preserve">ct </w:t>
      </w:r>
      <w:r w:rsidR="00F3287D">
        <w:rPr>
          <w:lang w:val="en-GB"/>
        </w:rPr>
        <w:t xml:space="preserve">these </w:t>
      </w:r>
      <w:r w:rsidR="006E77FD">
        <w:rPr>
          <w:lang w:val="en-GB"/>
        </w:rPr>
        <w:t xml:space="preserve">environmental changes </w:t>
      </w:r>
      <w:r w:rsidR="006E77FD">
        <w:rPr>
          <w:lang w:val="en-GB"/>
        </w:rPr>
        <w:fldChar w:fldCharType="begin" w:fldLock="1"/>
      </w:r>
      <w:r w:rsidR="00056AFC">
        <w:rPr>
          <w:lang w:val="en-GB"/>
        </w:rPr>
        <w:instrText>ADDIN CSL_CITATION {"citationItems":[{"id":"ITEM-1","itemData":{"DOI":"10.1098/rstb.2010.0176","ISBN":"0962-8436","ISSN":"0962-8436","PMID":"21078658","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page":"4065-4076","title":"Personality-dependent dispersal: characterization, ontogeny and consequences for spatially structured populations","type":"article-journal","volume":"365"},"uris":["http://www.mendeley.com/documents/?uuid=209a4e07-acc1-4fc9-9e46-8114bc9521f2"]}],"mendeley":{"formattedCitation":"(Cote &lt;i&gt;et al.&lt;/i&gt;, 2010)","plainTextFormattedCitation":"(Cote et al., 2010)","previouslyFormattedCitation":"(Cote &lt;i&gt;et al.&lt;/i&gt;, 2010)"},"properties":{"noteIndex":0},"schema":"https://github.com/citation-style-language/schema/raw/master/csl-citation.json"}</w:instrText>
      </w:r>
      <w:r w:rsidR="006E77FD">
        <w:rPr>
          <w:lang w:val="en-GB"/>
        </w:rPr>
        <w:fldChar w:fldCharType="separate"/>
      </w:r>
      <w:r w:rsidR="006E77FD" w:rsidRPr="006E77FD">
        <w:rPr>
          <w:noProof/>
          <w:lang w:val="en-GB"/>
        </w:rPr>
        <w:t xml:space="preserve">(Cote </w:t>
      </w:r>
      <w:r w:rsidR="006E77FD" w:rsidRPr="006E77FD">
        <w:rPr>
          <w:i/>
          <w:noProof/>
          <w:lang w:val="en-GB"/>
        </w:rPr>
        <w:t>et al.</w:t>
      </w:r>
      <w:r w:rsidR="006E77FD" w:rsidRPr="006E77FD">
        <w:rPr>
          <w:noProof/>
          <w:lang w:val="en-GB"/>
        </w:rPr>
        <w:t>, 2010)</w:t>
      </w:r>
      <w:r w:rsidR="006E77FD">
        <w:rPr>
          <w:lang w:val="en-GB"/>
        </w:rPr>
        <w:fldChar w:fldCharType="end"/>
      </w:r>
      <w:r w:rsidRPr="005310DB">
        <w:rPr>
          <w:lang w:val="en-GB"/>
        </w:rPr>
        <w:t>.</w:t>
      </w:r>
      <w:r>
        <w:rPr>
          <w:lang w:val="en-GB"/>
        </w:rPr>
        <w:t xml:space="preserve"> </w:t>
      </w:r>
      <w:r w:rsidRPr="005310DB">
        <w:rPr>
          <w:lang w:val="en-GB"/>
        </w:rPr>
        <w:t xml:space="preserve">By moving from one patch to another, individual fitness – but also whole populations – can be affected. From gene flow, population dynamics and population genetics to species </w:t>
      </w:r>
      <w:r w:rsidRPr="005310DB">
        <w:rPr>
          <w:lang w:val="en-GB"/>
        </w:rPr>
        <w:t>distribution can be</w:t>
      </w:r>
      <w:r w:rsidR="006E77FD">
        <w:rPr>
          <w:lang w:val="en-GB"/>
        </w:rPr>
        <w:t xml:space="preserve"> influenced by dispersal</w:t>
      </w:r>
      <w:r w:rsidR="000A5595">
        <w:rPr>
          <w:lang w:val="en-GB"/>
        </w:rPr>
        <w:t xml:space="preserve"> </w:t>
      </w:r>
      <w:r w:rsidR="006E77FD">
        <w:rPr>
          <w:lang w:val="en-GB"/>
        </w:rPr>
        <w:fldChar w:fldCharType="begin" w:fldLock="1"/>
      </w:r>
      <w:r w:rsidR="00056AFC">
        <w:rPr>
          <w:lang w:val="en-GB"/>
        </w:rPr>
        <w:instrText>ADDIN CSL_CITATION {"citationItems":[{"id":"ITEM-1","itemData":{"DOI":"10.1098/rstb.2010.0176","ISBN":"0962-8436","ISSN":"0962-8436","PMID":"21078658","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page":"4065-4076","title":"Personality-dependent dispersal: characterization, ontogeny and consequences for spatially structured populations","type":"article-journal","volume":"365"},"uris":["http://www.mendeley.com/documents/?uuid=209a4e07-acc1-4fc9-9e46-8114bc9521f2"]}],"mendeley":{"formattedCitation":"(Cote &lt;i&gt;et al.&lt;/i&gt;, 2010)","plainTextFormattedCitation":"(Cote et al., 2010)","previouslyFormattedCitation":"(Cote &lt;i&gt;et al.&lt;/i&gt;, 2010)"},"properties":{"noteIndex":0},"schema":"https://github.com/citation-style-language/schema/raw/master/csl-citation.json"}</w:instrText>
      </w:r>
      <w:r w:rsidR="006E77FD">
        <w:rPr>
          <w:lang w:val="en-GB"/>
        </w:rPr>
        <w:fldChar w:fldCharType="separate"/>
      </w:r>
      <w:r w:rsidR="006E77FD" w:rsidRPr="006E77FD">
        <w:rPr>
          <w:noProof/>
          <w:lang w:val="en-GB"/>
        </w:rPr>
        <w:t xml:space="preserve">(Cote </w:t>
      </w:r>
      <w:r w:rsidR="006E77FD" w:rsidRPr="006E77FD">
        <w:rPr>
          <w:i/>
          <w:noProof/>
          <w:lang w:val="en-GB"/>
        </w:rPr>
        <w:t>et al.</w:t>
      </w:r>
      <w:r w:rsidR="006E77FD" w:rsidRPr="006E77FD">
        <w:rPr>
          <w:noProof/>
          <w:lang w:val="en-GB"/>
        </w:rPr>
        <w:t>, 2010)</w:t>
      </w:r>
      <w:r w:rsidR="006E77FD">
        <w:rPr>
          <w:lang w:val="en-GB"/>
        </w:rPr>
        <w:fldChar w:fldCharType="end"/>
      </w:r>
      <w:r>
        <w:rPr>
          <w:lang w:val="en-GB"/>
        </w:rPr>
        <w:t>.</w:t>
      </w:r>
    </w:p>
    <w:p w14:paraId="21E0D502" w14:textId="77777777" w:rsidR="00295F91" w:rsidRDefault="00295F91" w:rsidP="001F6348">
      <w:pPr>
        <w:pStyle w:val="NoSpacing"/>
        <w:jc w:val="both"/>
        <w:rPr>
          <w:lang w:val="en-GB"/>
        </w:rPr>
      </w:pPr>
    </w:p>
    <w:p w14:paraId="648485EA" w14:textId="20258C72" w:rsidR="00D61E98" w:rsidRDefault="000A5595" w:rsidP="001F6348">
      <w:pPr>
        <w:pStyle w:val="NoSpacing"/>
        <w:jc w:val="both"/>
        <w:rPr>
          <w:lang w:val="en-GB"/>
        </w:rPr>
      </w:pPr>
      <w:r>
        <w:rPr>
          <w:lang w:val="en-GB"/>
        </w:rPr>
        <w:t xml:space="preserve">Individuals </w:t>
      </w:r>
      <w:r w:rsidR="009E6F0D">
        <w:rPr>
          <w:lang w:val="en-GB"/>
        </w:rPr>
        <w:t>exhibiting behavioural</w:t>
      </w:r>
      <w:r>
        <w:rPr>
          <w:lang w:val="en-GB"/>
        </w:rPr>
        <w:t xml:space="preserve"> traits</w:t>
      </w:r>
      <w:r w:rsidR="009E6F0D">
        <w:rPr>
          <w:lang w:val="en-GB"/>
        </w:rPr>
        <w:t xml:space="preserve"> that </w:t>
      </w:r>
      <w:r w:rsidR="008C1639">
        <w:rPr>
          <w:lang w:val="en-GB"/>
        </w:rPr>
        <w:t xml:space="preserve">might </w:t>
      </w:r>
      <w:r w:rsidR="009E6F0D">
        <w:rPr>
          <w:lang w:val="en-GB"/>
        </w:rPr>
        <w:t xml:space="preserve">be more </w:t>
      </w:r>
      <w:r w:rsidR="00F3287D">
        <w:rPr>
          <w:lang w:val="en-GB"/>
        </w:rPr>
        <w:t>advantage</w:t>
      </w:r>
      <w:r w:rsidR="009E6F0D">
        <w:rPr>
          <w:lang w:val="en-GB"/>
        </w:rPr>
        <w:t xml:space="preserve">ous for </w:t>
      </w:r>
      <w:r w:rsidR="00F3287D">
        <w:rPr>
          <w:lang w:val="en-GB"/>
        </w:rPr>
        <w:t>dispers</w:t>
      </w:r>
      <w:r w:rsidR="009E6F0D">
        <w:rPr>
          <w:lang w:val="en-GB"/>
        </w:rPr>
        <w:t>al than residency</w:t>
      </w:r>
      <w:r w:rsidR="00F3287D">
        <w:rPr>
          <w:lang w:val="en-GB"/>
        </w:rPr>
        <w:t xml:space="preserve"> </w:t>
      </w:r>
      <w:r w:rsidR="009E6F0D">
        <w:rPr>
          <w:lang w:val="en-GB"/>
        </w:rPr>
        <w:t>should</w:t>
      </w:r>
      <w:r>
        <w:rPr>
          <w:lang w:val="en-GB"/>
        </w:rPr>
        <w:t xml:space="preserve"> show a ‘dispersal syndrome’</w:t>
      </w:r>
      <w:r w:rsidR="00F3287D">
        <w:rPr>
          <w:lang w:val="en-GB"/>
        </w:rPr>
        <w:t xml:space="preserve">. </w:t>
      </w:r>
      <w:r w:rsidRPr="001439AC">
        <w:rPr>
          <w:lang w:val="en-GB"/>
        </w:rPr>
        <w:t xml:space="preserve">These </w:t>
      </w:r>
      <w:r w:rsidR="009E6F0D">
        <w:rPr>
          <w:lang w:val="en-GB"/>
        </w:rPr>
        <w:t xml:space="preserve">integrated </w:t>
      </w:r>
      <w:r w:rsidRPr="001439AC">
        <w:rPr>
          <w:lang w:val="en-GB"/>
        </w:rPr>
        <w:t xml:space="preserve">traits can be seen as a behavioural type. For example, boldness, aggression and </w:t>
      </w:r>
      <w:r w:rsidR="00FB05EC" w:rsidRPr="00FB05EC">
        <w:rPr>
          <w:lang w:val="en-GB"/>
        </w:rPr>
        <w:t>sociability</w:t>
      </w:r>
      <w:r w:rsidRPr="001439AC">
        <w:rPr>
          <w:lang w:val="en-GB"/>
        </w:rPr>
        <w:t xml:space="preserve"> are suggested</w:t>
      </w:r>
      <w:r w:rsidR="009E6F0D">
        <w:rPr>
          <w:lang w:val="en-GB"/>
        </w:rPr>
        <w:t xml:space="preserve"> to be</w:t>
      </w:r>
      <w:r w:rsidRPr="001439AC">
        <w:rPr>
          <w:lang w:val="en-GB"/>
        </w:rPr>
        <w:t xml:space="preserve"> behavioural types that make dispersal behaviour </w:t>
      </w:r>
      <w:r w:rsidR="00F45FAC" w:rsidRPr="001439AC">
        <w:rPr>
          <w:lang w:val="en-GB"/>
        </w:rPr>
        <w:t>favourable</w:t>
      </w:r>
      <w:r w:rsidR="00E81119">
        <w:rPr>
          <w:lang w:val="en-GB"/>
        </w:rPr>
        <w:t xml:space="preserve"> </w:t>
      </w:r>
      <w:r w:rsidR="00BB2545">
        <w:rPr>
          <w:lang w:val="en-GB"/>
        </w:rPr>
        <w:t xml:space="preserve">and together characterise </w:t>
      </w:r>
      <w:r w:rsidR="00846A50">
        <w:rPr>
          <w:lang w:val="en-GB"/>
        </w:rPr>
        <w:t xml:space="preserve">a </w:t>
      </w:r>
      <w:r w:rsidR="00BB2545">
        <w:rPr>
          <w:lang w:val="en-GB"/>
        </w:rPr>
        <w:t xml:space="preserve">‘disperser’ type </w:t>
      </w:r>
      <w:r w:rsidR="00E81119">
        <w:rPr>
          <w:lang w:val="en-GB"/>
        </w:rPr>
        <w:fldChar w:fldCharType="begin" w:fldLock="1"/>
      </w:r>
      <w:r w:rsidR="00056AFC">
        <w:rPr>
          <w:lang w:val="en-GB"/>
        </w:rPr>
        <w:instrText>ADDIN CSL_CITATION {"citationItems":[{"id":"ITEM-1","itemData":{"DOI":"10.1098/rstb.2010.0176","ISBN":"0962-8436","ISSN":"0962-8436","PMID":"21078658","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page":"4065-4076","title":"Personality-dependent dispersal: characterization, ontogeny and consequences for spatially structured populations","type":"article-journal","volume":"365"},"uris":["http://www.mendeley.com/documents/?uuid=89072145-d3e2-47d7-bf29-f212dffb8c5e"]},{"id":"ITEM-2","itemData":{"author":[{"dropping-particle":"","family":"Sih","given":"Andrew","non-dropping-particle":"","parse-names":false,"suffix":""},{"dropping-particle":"","family":"Bell","given":"Alison M","non-dropping-particle":"","parse-names":false,"suffix":""},{"dropping-particle":"","family":"Ziemba","given":"Robert E","non-dropping-particle":"","parse-names":false,"suffix":""}],"container-title":"The Quarterly Review of Biology","id":"ITEM-2","issue":"3","issued":{"date-parts":[["2004"]]},"page":"241-277","title":"Behavioural Syndromes: An Intergrative Overview","type":"article-journal","volume":"79"},"uris":["http://www.mendeley.com/documents/?uuid=9e1d9b4d-eeec-40fd-ba2e-03c71eeb2c20"]}],"mendeley":{"formattedCitation":"(Sih &lt;i&gt;et al.&lt;/i&gt;, 2004; Cote &lt;i&gt;et al.&lt;/i&gt;, 2010)","plainTextFormattedCitation":"(Sih et al., 2004; Cote et al., 2010)","previouslyFormattedCitation":"(Sih &lt;i&gt;et al.&lt;/i&gt;, 2004; Cote &lt;i&gt;et al.&lt;/i&gt;, 2010)"},"properties":{"noteIndex":0},"schema":"https://github.com/citation-style-language/schema/raw/master/csl-citation.json"}</w:instrText>
      </w:r>
      <w:r w:rsidR="00E81119">
        <w:rPr>
          <w:lang w:val="en-GB"/>
        </w:rPr>
        <w:fldChar w:fldCharType="separate"/>
      </w:r>
      <w:r w:rsidR="00E81119" w:rsidRPr="00E81119">
        <w:rPr>
          <w:noProof/>
          <w:lang w:val="en-GB"/>
        </w:rPr>
        <w:t xml:space="preserve">(Sih </w:t>
      </w:r>
      <w:r w:rsidR="00E81119" w:rsidRPr="00E81119">
        <w:rPr>
          <w:i/>
          <w:noProof/>
          <w:lang w:val="en-GB"/>
        </w:rPr>
        <w:t>et al.</w:t>
      </w:r>
      <w:r w:rsidR="00E81119" w:rsidRPr="00E81119">
        <w:rPr>
          <w:noProof/>
          <w:lang w:val="en-GB"/>
        </w:rPr>
        <w:t xml:space="preserve">, 2004; Cote </w:t>
      </w:r>
      <w:r w:rsidR="00E81119" w:rsidRPr="00E81119">
        <w:rPr>
          <w:i/>
          <w:noProof/>
          <w:lang w:val="en-GB"/>
        </w:rPr>
        <w:t>et al.</w:t>
      </w:r>
      <w:r w:rsidR="00E81119" w:rsidRPr="00E81119">
        <w:rPr>
          <w:noProof/>
          <w:lang w:val="en-GB"/>
        </w:rPr>
        <w:t>, 2010)</w:t>
      </w:r>
      <w:r w:rsidR="00E81119">
        <w:rPr>
          <w:lang w:val="en-GB"/>
        </w:rPr>
        <w:fldChar w:fldCharType="end"/>
      </w:r>
      <w:r w:rsidR="00E81119">
        <w:rPr>
          <w:lang w:val="en-GB"/>
        </w:rPr>
        <w:t>.</w:t>
      </w:r>
      <w:r w:rsidRPr="001439AC">
        <w:rPr>
          <w:lang w:val="en-GB"/>
        </w:rPr>
        <w:t xml:space="preserve"> However, all three aforementioned stages of dispersal have different favourable behavioural types. Some individuals </w:t>
      </w:r>
      <w:r w:rsidR="00BB2545">
        <w:rPr>
          <w:lang w:val="en-GB"/>
        </w:rPr>
        <w:t xml:space="preserve">might </w:t>
      </w:r>
      <w:r w:rsidRPr="001439AC">
        <w:rPr>
          <w:lang w:val="en-GB"/>
        </w:rPr>
        <w:t>show more aggressive behaviour in situations where high aggressiveness is favoured, whereas the same individuals might show disadvantageous aggressive behaviour in situations where low ag</w:t>
      </w:r>
      <w:r w:rsidR="001D70A5">
        <w:rPr>
          <w:lang w:val="en-GB"/>
        </w:rPr>
        <w:t xml:space="preserve">gression is favoured </w:t>
      </w:r>
      <w:r w:rsidR="001D70A5">
        <w:rPr>
          <w:lang w:val="en-GB"/>
        </w:rPr>
        <w:fldChar w:fldCharType="begin" w:fldLock="1"/>
      </w:r>
      <w:r w:rsidR="00056AFC">
        <w:rPr>
          <w:lang w:val="en-GB"/>
        </w:rPr>
        <w:instrText>ADDIN CSL_CITATION {"citationItems":[{"id":"ITEM-1","itemData":{"DOI":"10.1111/j.1461-0248.2011.01731.x","ISBN":"1461-023X","ISSN":"1461023X","PMID":"22239107","abstract":"Interspecific trait variation has long served as a conceptual foundation for our understanding of ecological patterns and dynamics. In particular, ecologists recognise the important role that animal behaviour plays in shaping ecological processes. An emerging area of interest in animal behaviour, the study of behavioural syndromes (animal personalities) considers how limited behavioural plasticity, as well as behavioural correlations affects an individual's fitness in diverse ecological contexts. In this article we explore how insights from the concept and study of behavioural syndromes provide fresh understanding of major issues in population ecology. We identify several general mechanisms for how population ecology phenomena can be influenced by a species or population's average behavioural type, by within-species variation in behavioural type, or by behavioural correlations across time or across ecological contexts. We note, in particular, the importance of behavioural type-dependent dispersal in spatial ecology. We then review recent literature and provide new syntheses for how these general mechanisms produce novel insights on five major issues in population ecology: (1) limits to species' distribution and abundance; (2) species interactions; (3) population dynamics; (4) relative responses to human-induced rapid environmental change; and (5) ecological invasions.","author":[{"dropping-particle":"","family":"Sih","given":"Andrew","non-dropping-particle":"","parse-names":false,"suffix":""},{"dropping-particle":"","family":"Cote","given":"Julien","non-dropping-particle":"","parse-names":false,"suffix":""},{"dropping-particle":"","family":"Evans","given":"Mara","non-dropping-particle":"","parse-names":false,"suffix":""},{"dropping-particle":"","family":"Fogarty","given":"Sean","non-dropping-particle":"","parse-names":false,"suffix":""},{"dropping-particle":"","family":"Pruitt","given":"Jonathan","non-dropping-particle":"","parse-names":false,"suffix":""}],"container-title":"Ecology Letters","id":"ITEM-1","issue":"3","issued":{"date-parts":[["2012"]]},"page":"278-289","title":"Ecological implications of behavioural syndromes","type":"article-journal","volume":"15"},"uris":["http://www.mendeley.com/documents/?uuid=436bc6ad-fa94-473c-88a4-c21778e38c99"]}],"mendeley":{"formattedCitation":"(Sih &lt;i&gt;et al.&lt;/i&gt;, 2012)","plainTextFormattedCitation":"(Sih et al., 2012)","previouslyFormattedCitation":"(Sih &lt;i&gt;et al.&lt;/i&gt;, 2012)"},"properties":{"noteIndex":0},"schema":"https://github.com/citation-style-language/schema/raw/master/csl-citation.json"}</w:instrText>
      </w:r>
      <w:r w:rsidR="001D70A5">
        <w:rPr>
          <w:lang w:val="en-GB"/>
        </w:rPr>
        <w:fldChar w:fldCharType="separate"/>
      </w:r>
      <w:r w:rsidR="001D70A5" w:rsidRPr="001D70A5">
        <w:rPr>
          <w:noProof/>
          <w:lang w:val="en-GB"/>
        </w:rPr>
        <w:t xml:space="preserve">(Sih </w:t>
      </w:r>
      <w:r w:rsidR="001D70A5" w:rsidRPr="001D70A5">
        <w:rPr>
          <w:i/>
          <w:noProof/>
          <w:lang w:val="en-GB"/>
        </w:rPr>
        <w:t>et al.</w:t>
      </w:r>
      <w:r w:rsidR="001D70A5" w:rsidRPr="001D70A5">
        <w:rPr>
          <w:noProof/>
          <w:lang w:val="en-GB"/>
        </w:rPr>
        <w:t>, 2012)</w:t>
      </w:r>
      <w:r w:rsidR="001D70A5">
        <w:rPr>
          <w:lang w:val="en-GB"/>
        </w:rPr>
        <w:fldChar w:fldCharType="end"/>
      </w:r>
      <w:r w:rsidRPr="001439AC">
        <w:rPr>
          <w:lang w:val="en-GB"/>
        </w:rPr>
        <w:t>.</w:t>
      </w:r>
      <w:r w:rsidR="00BE6856">
        <w:rPr>
          <w:lang w:val="en-GB"/>
        </w:rPr>
        <w:t xml:space="preserve"> </w:t>
      </w:r>
      <w:r w:rsidR="00BB2545">
        <w:rPr>
          <w:lang w:val="en-GB"/>
        </w:rPr>
        <w:t>Therefore, an individual’s</w:t>
      </w:r>
      <w:r w:rsidR="00BB2545" w:rsidRPr="001439AC">
        <w:rPr>
          <w:lang w:val="en-GB"/>
        </w:rPr>
        <w:t xml:space="preserve"> </w:t>
      </w:r>
      <w:r w:rsidRPr="001439AC">
        <w:rPr>
          <w:lang w:val="en-GB"/>
        </w:rPr>
        <w:t xml:space="preserve">behavioural </w:t>
      </w:r>
      <w:r w:rsidR="00BB2545">
        <w:rPr>
          <w:lang w:val="en-GB"/>
        </w:rPr>
        <w:t>phenotype</w:t>
      </w:r>
      <w:r w:rsidR="00846A50">
        <w:rPr>
          <w:lang w:val="en-GB"/>
        </w:rPr>
        <w:t xml:space="preserve"> –</w:t>
      </w:r>
      <w:r w:rsidRPr="001439AC">
        <w:rPr>
          <w:lang w:val="en-GB"/>
        </w:rPr>
        <w:t xml:space="preserve"> like aggressiveness and boldness</w:t>
      </w:r>
      <w:r w:rsidR="00846A50">
        <w:rPr>
          <w:lang w:val="en-GB"/>
        </w:rPr>
        <w:t xml:space="preserve"> –</w:t>
      </w:r>
      <w:r w:rsidRPr="001439AC">
        <w:rPr>
          <w:lang w:val="en-GB"/>
        </w:rPr>
        <w:t xml:space="preserve"> could affect </w:t>
      </w:r>
      <w:r w:rsidR="00BB2545">
        <w:rPr>
          <w:lang w:val="en-GB"/>
        </w:rPr>
        <w:t xml:space="preserve">its </w:t>
      </w:r>
      <w:r w:rsidRPr="001439AC">
        <w:rPr>
          <w:lang w:val="en-GB"/>
        </w:rPr>
        <w:t xml:space="preserve">fitness. </w:t>
      </w:r>
      <w:r w:rsidR="00BB2545">
        <w:rPr>
          <w:lang w:val="en-GB"/>
        </w:rPr>
        <w:t xml:space="preserve">For example, </w:t>
      </w:r>
      <w:r w:rsidR="00BB2545" w:rsidRPr="001439AC">
        <w:rPr>
          <w:lang w:val="en-GB"/>
        </w:rPr>
        <w:t xml:space="preserve"> </w:t>
      </w:r>
      <w:r w:rsidRPr="001439AC">
        <w:rPr>
          <w:lang w:val="en-GB"/>
        </w:rPr>
        <w:t>bold and aggressive individuals tend to take more risks and therefore suffer from higher mortality than the more careful individuals. However, the cautious individuals often miss out on opportunities because they do not expose themselves to m</w:t>
      </w:r>
      <w:r w:rsidR="00360602">
        <w:rPr>
          <w:lang w:val="en-GB"/>
        </w:rPr>
        <w:t xml:space="preserve">ore risky situations </w:t>
      </w:r>
      <w:r w:rsidR="00360602">
        <w:rPr>
          <w:lang w:val="en-GB"/>
        </w:rPr>
        <w:fldChar w:fldCharType="begin" w:fldLock="1"/>
      </w:r>
      <w:r w:rsidR="00056AFC">
        <w:rPr>
          <w:lang w:val="en-GB"/>
        </w:rPr>
        <w:instrText>ADDIN CSL_CITATION {"citationItems":[{"id":"ITEM-1","itemData":{"DOI":"10.1111/j.1461-0248.2011.01731.x","ISBN":"1461-023X","ISSN":"1461023X","PMID":"22239107","abstract":"Interspecific trait variation has long served as a conceptual foundation for our understanding of ecological patterns and dynamics. In particular, ecologists recognise the important role that animal behaviour plays in shaping ecological processes. An emerging area of interest in animal behaviour, the study of behavioural syndromes (animal personalities) considers how limited behavioural plasticity, as well as behavioural correlations affects an individual's fitness in diverse ecological contexts. In this article we explore how insights from the concept and study of behavioural syndromes provide fresh understanding of major issues in population ecology. We identify several general mechanisms for how population ecology phenomena can be influenced by a species or population's average behavioural type, by within-species variation in behavioural type, or by behavioural correlations across time or across ecological contexts. We note, in particular, the importance of behavioural type-dependent dispersal in spatial ecology. We then review recent literature and provide new syntheses for how these general mechanisms produce novel insights on five major issues in population ecology: (1) limits to species' distribution and abundance; (2) species interactions; (3) population dynamics; (4) relative responses to human-induced rapid environmental change; and (5) ecological invasions.","author":[{"dropping-particle":"","family":"Sih","given":"Andrew","non-dropping-particle":"","parse-names":false,"suffix":""},{"dropping-particle":"","family":"Cote","given":"Julien","non-dropping-particle":"","parse-names":false,"suffix":""},{"dropping-particle":"","family":"Evans","given":"Mara","non-dropping-particle":"","parse-names":false,"suffix":""},{"dropping-particle":"","family":"Fogarty","given":"Sean","non-dropping-particle":"","parse-names":false,"suffix":""},{"dropping-particle":"","family":"Pruitt","given":"Jonathan","non-dropping-particle":"","parse-names":false,"suffix":""}],"container-title":"Ecology Letters","id":"ITEM-1","issue":"3","issued":{"date-parts":[["2012"]]},"page":"278-289","title":"Ecological implications of behavioural syndromes","type":"article-journal","volume":"15"},"uris":["http://www.mendeley.com/documents/?uuid=436bc6ad-fa94-473c-88a4-c21778e38c99"]}],"mendeley":{"formattedCitation":"(Sih &lt;i&gt;et al.&lt;/i&gt;, 2012)","plainTextFormattedCitation":"(Sih et al., 2012)","previouslyFormattedCitation":"(Sih &lt;i&gt;et al.&lt;/i&gt;, 2012)"},"properties":{"noteIndex":0},"schema":"https://github.com/citation-style-language/schema/raw/master/csl-citation.json"}</w:instrText>
      </w:r>
      <w:r w:rsidR="00360602">
        <w:rPr>
          <w:lang w:val="en-GB"/>
        </w:rPr>
        <w:fldChar w:fldCharType="separate"/>
      </w:r>
      <w:r w:rsidR="00360602" w:rsidRPr="00360602">
        <w:rPr>
          <w:noProof/>
          <w:lang w:val="en-GB"/>
        </w:rPr>
        <w:t xml:space="preserve">(Sih </w:t>
      </w:r>
      <w:r w:rsidR="00360602" w:rsidRPr="00360602">
        <w:rPr>
          <w:i/>
          <w:noProof/>
          <w:lang w:val="en-GB"/>
        </w:rPr>
        <w:t>et al.</w:t>
      </w:r>
      <w:r w:rsidR="00360602" w:rsidRPr="00360602">
        <w:rPr>
          <w:noProof/>
          <w:lang w:val="en-GB"/>
        </w:rPr>
        <w:t>, 2012)</w:t>
      </w:r>
      <w:r w:rsidR="00360602">
        <w:rPr>
          <w:lang w:val="en-GB"/>
        </w:rPr>
        <w:fldChar w:fldCharType="end"/>
      </w:r>
      <w:r w:rsidRPr="001439AC">
        <w:rPr>
          <w:lang w:val="en-GB"/>
        </w:rPr>
        <w:t>.</w:t>
      </w:r>
      <w:r>
        <w:rPr>
          <w:lang w:val="en-GB"/>
        </w:rPr>
        <w:t xml:space="preserve"> </w:t>
      </w:r>
      <w:r w:rsidRPr="001439AC">
        <w:rPr>
          <w:lang w:val="en-GB"/>
        </w:rPr>
        <w:t xml:space="preserve">Those different situations and risk </w:t>
      </w:r>
      <w:r w:rsidR="0013095A">
        <w:rPr>
          <w:lang w:val="en-GB"/>
        </w:rPr>
        <w:t xml:space="preserve">taking behaviour </w:t>
      </w:r>
      <w:r w:rsidRPr="001439AC">
        <w:rPr>
          <w:lang w:val="en-GB"/>
        </w:rPr>
        <w:t>could be infl</w:t>
      </w:r>
      <w:r w:rsidR="003A6281">
        <w:rPr>
          <w:lang w:val="en-GB"/>
        </w:rPr>
        <w:t>uenced by species distribution,</w:t>
      </w:r>
      <w:r w:rsidRPr="001439AC">
        <w:rPr>
          <w:lang w:val="en-GB"/>
        </w:rPr>
        <w:t xml:space="preserve"> intra- and interspecific competition</w:t>
      </w:r>
      <w:r w:rsidR="00D61E98">
        <w:rPr>
          <w:lang w:val="en-GB"/>
        </w:rPr>
        <w:t xml:space="preserve"> and habitat quality</w:t>
      </w:r>
      <w:r w:rsidR="00F3287D">
        <w:rPr>
          <w:lang w:val="en-GB"/>
        </w:rPr>
        <w:t>. These factors</w:t>
      </w:r>
      <w:r w:rsidRPr="001439AC">
        <w:rPr>
          <w:lang w:val="en-GB"/>
        </w:rPr>
        <w:t xml:space="preserve"> might all have different influences on how </w:t>
      </w:r>
      <w:r w:rsidRPr="001439AC">
        <w:rPr>
          <w:lang w:val="en-GB"/>
        </w:rPr>
        <w:lastRenderedPageBreak/>
        <w:t>advantageous the aggressive behaviour is</w:t>
      </w:r>
      <w:r w:rsidR="00846A50">
        <w:rPr>
          <w:lang w:val="en-GB"/>
        </w:rPr>
        <w:t>.</w:t>
      </w:r>
      <w:r>
        <w:rPr>
          <w:lang w:val="en-GB"/>
        </w:rPr>
        <w:t xml:space="preserve"> </w:t>
      </w:r>
      <w:r w:rsidR="00FB05EC" w:rsidRPr="00931AA2">
        <w:rPr>
          <w:lang w:val="en-GB"/>
        </w:rPr>
        <w:t xml:space="preserve">Individual’s fitness can be measured during the third </w:t>
      </w:r>
      <w:r w:rsidR="00BB44EB" w:rsidRPr="00931AA2">
        <w:rPr>
          <w:lang w:val="en-GB"/>
        </w:rPr>
        <w:t xml:space="preserve">the </w:t>
      </w:r>
      <w:r w:rsidRPr="00931AA2">
        <w:rPr>
          <w:lang w:val="en-GB"/>
        </w:rPr>
        <w:t>third stage of dispersal</w:t>
      </w:r>
      <w:r w:rsidR="00A01074" w:rsidRPr="00931AA2">
        <w:rPr>
          <w:lang w:val="en-GB"/>
        </w:rPr>
        <w:t xml:space="preserve"> </w:t>
      </w:r>
      <w:r w:rsidRPr="00931AA2">
        <w:rPr>
          <w:lang w:val="en-GB"/>
        </w:rPr>
        <w:t>where settlement, nest-building and egg-laying occurs.</w:t>
      </w:r>
    </w:p>
    <w:p w14:paraId="44FD6B7B" w14:textId="77777777" w:rsidR="00C40653" w:rsidRPr="00FB05EC" w:rsidRDefault="00C40653" w:rsidP="001F6348">
      <w:pPr>
        <w:pStyle w:val="NoSpacing"/>
        <w:jc w:val="both"/>
        <w:rPr>
          <w:color w:val="FF0000"/>
          <w:lang w:val="en-GB"/>
        </w:rPr>
      </w:pPr>
    </w:p>
    <w:p w14:paraId="4B1255B2" w14:textId="6228302C" w:rsidR="00F45FAC" w:rsidRPr="000977AF" w:rsidRDefault="00F3287D" w:rsidP="001F6348">
      <w:pPr>
        <w:pStyle w:val="NoSpacing"/>
        <w:jc w:val="both"/>
        <w:rPr>
          <w:color w:val="FF0000"/>
          <w:lang w:val="en-GB"/>
        </w:rPr>
      </w:pPr>
      <w:r w:rsidRPr="0008794E">
        <w:rPr>
          <w:lang w:val="en-GB"/>
        </w:rPr>
        <w:t>Furthermore, h</w:t>
      </w:r>
      <w:r w:rsidR="00D61E98" w:rsidRPr="0008794E">
        <w:rPr>
          <w:lang w:val="en-GB"/>
        </w:rPr>
        <w:t>abitat quality</w:t>
      </w:r>
      <w:r w:rsidRPr="0008794E">
        <w:rPr>
          <w:lang w:val="en-GB"/>
        </w:rPr>
        <w:t xml:space="preserve"> and phenotypes</w:t>
      </w:r>
      <w:r w:rsidR="00D61E98" w:rsidRPr="0008794E">
        <w:rPr>
          <w:lang w:val="en-GB"/>
        </w:rPr>
        <w:t xml:space="preserve"> may influenc</w:t>
      </w:r>
      <w:r w:rsidRPr="0008794E">
        <w:rPr>
          <w:lang w:val="en-GB"/>
        </w:rPr>
        <w:t>e</w:t>
      </w:r>
      <w:r w:rsidR="00D61E98" w:rsidRPr="0008794E">
        <w:rPr>
          <w:lang w:val="en-GB"/>
        </w:rPr>
        <w:t xml:space="preserve"> </w:t>
      </w:r>
      <w:r w:rsidRPr="0008794E">
        <w:rPr>
          <w:lang w:val="en-GB"/>
        </w:rPr>
        <w:t>the occurrence of dispersal</w:t>
      </w:r>
      <w:r w:rsidR="00D61E98" w:rsidRPr="0008794E">
        <w:rPr>
          <w:lang w:val="en-GB"/>
        </w:rPr>
        <w:t>. F</w:t>
      </w:r>
      <w:r w:rsidR="002B7658" w:rsidRPr="0008794E">
        <w:rPr>
          <w:lang w:val="en-GB"/>
        </w:rPr>
        <w:t>ew studies on non-social songbirds ha</w:t>
      </w:r>
      <w:r w:rsidRPr="0008794E">
        <w:rPr>
          <w:lang w:val="en-GB"/>
        </w:rPr>
        <w:t>ve</w:t>
      </w:r>
      <w:r w:rsidR="002B7658" w:rsidRPr="0008794E">
        <w:rPr>
          <w:lang w:val="en-GB"/>
        </w:rPr>
        <w:t xml:space="preserve"> found a positive relationship between the phenotype of the dispersing individual and the habitat quality of their new settlement. </w:t>
      </w:r>
      <w:r w:rsidR="00166A7F" w:rsidRPr="0008794E">
        <w:rPr>
          <w:lang w:val="en-GB"/>
        </w:rPr>
        <w:fldChar w:fldCharType="begin" w:fldLock="1"/>
      </w:r>
      <w:r w:rsidR="00056AFC">
        <w:rPr>
          <w:lang w:val="en-GB"/>
        </w:rPr>
        <w:instrText>ADDIN CSL_CITATION {"citationItems":[{"id":"ITEM-1","itemData":{"DOI":"10.1002/ece3.563","ISBN":"2045-7758, 2045-7758","ISSN":"20457758","PMID":"24363908","abstract":"Gene flow through dispersal has traditionally been thought to function as a force opposing evolutionary differentiation. However, directional gene flow may actually reinforce divergence of populations in close proximity. This study doc-uments the phenotypic differentiation over more than two decades in body size (tarsus length) at a very short spatial scale (1.1 km) within a population of pied flycatchers Ficedula hypoleuca inhabiting deciduous and coniferous habitats. Unlike females, males breeding in the deciduous forest were consistently larger than those from the managed coniferous forest. This assortment by size is likely explained by preset habitat preferences leading to dominance of the largest males and exclusion of the smallest ones toward the nonpreferred coniferous forest coupled with directional dispersal. Movements of males between forests were nonrandom with respect to body size and flow rate, which might function to maintain the phenotypic variation in this heritable trait at such a small spa-tial scale. However, a deeply rooted preference for the deciduous habitat might not be in line with its quality due to the increased levels of breeding density of hole-nesting competitors therein. These results illustrate how eco-evolutionary scenarios can develop under directional gene flow over surprisingly small spatial scales. Our findings come on top of recent studies concerning new ways in which dispersal and gene flow can influence microevolution.","author":[{"dropping-particle":"","family":"Camacho","given":"Carlos","non-dropping-particle":"","parse-names":false,"suffix":""},{"dropping-particle":"","family":"Canal","given":"David","non-dropping-particle":"","parse-names":false,"suffix":""},{"dropping-particle":"","family":"Potti","given":"Jaime","non-dropping-particle":"","parse-names":false,"suffix":""}],"container-title":"Ecology and Evolution","id":"ITEM-1","issue":"14","issued":{"date-parts":[["2013"]]},"page":"4841-4848","title":"Nonrandom dispersal drives phenotypic divergence within a bird population","type":"article-journal","volume":"3"},"uris":["http://www.mendeley.com/documents/?uuid=cfc575ed-e1f0-4581-b31d-ab0f91680c84"]}],"mendeley":{"formattedCitation":"(Camacho &lt;i&gt;et al.&lt;/i&gt;, 2013)","plainTextFormattedCitation":"(Camacho et al., 2013)","previouslyFormattedCitation":"(Camacho &lt;i&gt;et al.&lt;/i&gt;, 2013)"},"properties":{"noteIndex":0},"schema":"https://github.com/citation-style-language/schema/raw/master/csl-citation.json"}</w:instrText>
      </w:r>
      <w:r w:rsidR="00166A7F" w:rsidRPr="0008794E">
        <w:rPr>
          <w:lang w:val="en-GB"/>
        </w:rPr>
        <w:fldChar w:fldCharType="separate"/>
      </w:r>
      <w:r w:rsidR="00166A7F" w:rsidRPr="0008794E">
        <w:rPr>
          <w:noProof/>
          <w:lang w:val="en-GB"/>
        </w:rPr>
        <w:t xml:space="preserve">(Camacho </w:t>
      </w:r>
      <w:r w:rsidR="00166A7F" w:rsidRPr="0008794E">
        <w:rPr>
          <w:i/>
          <w:noProof/>
          <w:lang w:val="en-GB"/>
        </w:rPr>
        <w:t>et al.</w:t>
      </w:r>
      <w:r w:rsidR="00166A7F" w:rsidRPr="0008794E">
        <w:rPr>
          <w:noProof/>
          <w:lang w:val="en-GB"/>
        </w:rPr>
        <w:t>, 2013)</w:t>
      </w:r>
      <w:r w:rsidR="00166A7F" w:rsidRPr="0008794E">
        <w:rPr>
          <w:lang w:val="en-GB"/>
        </w:rPr>
        <w:fldChar w:fldCharType="end"/>
      </w:r>
      <w:r w:rsidR="00166A7F" w:rsidRPr="0008794E">
        <w:rPr>
          <w:lang w:val="en-GB"/>
        </w:rPr>
        <w:t>.</w:t>
      </w:r>
      <w:r w:rsidRPr="0008794E">
        <w:rPr>
          <w:lang w:val="en-GB"/>
        </w:rPr>
        <w:t xml:space="preserve"> In addition, </w:t>
      </w:r>
      <w:r w:rsidR="0008794E" w:rsidRPr="0008794E">
        <w:rPr>
          <w:lang w:val="en-GB"/>
        </w:rPr>
        <w:t>some behavioural traits may be influenced by phenotype</w:t>
      </w:r>
      <w:r w:rsidR="00BE6856">
        <w:rPr>
          <w:lang w:val="en-GB"/>
        </w:rPr>
        <w:t xml:space="preserve"> </w:t>
      </w:r>
      <w:r w:rsidR="00BE6856" w:rsidRPr="00931AA2">
        <w:rPr>
          <w:lang w:val="en-GB"/>
        </w:rPr>
        <w:t>(individual traits)</w:t>
      </w:r>
      <w:r w:rsidR="0008794E" w:rsidRPr="00931AA2">
        <w:rPr>
          <w:lang w:val="en-GB"/>
        </w:rPr>
        <w:t xml:space="preserve">. </w:t>
      </w:r>
      <w:r w:rsidR="0008794E" w:rsidRPr="0008794E">
        <w:rPr>
          <w:lang w:val="en-GB"/>
        </w:rPr>
        <w:t xml:space="preserve">When looking at the aggressive behavioural type, darker individuals tend to show more aggressive behaviour. </w:t>
      </w:r>
      <w:r w:rsidR="00E81119" w:rsidRPr="005127D9">
        <w:rPr>
          <w:lang w:val="en-GB"/>
        </w:rPr>
        <w:t>A</w:t>
      </w:r>
      <w:r w:rsidR="00C17B71">
        <w:rPr>
          <w:lang w:val="en-GB"/>
        </w:rPr>
        <w:t xml:space="preserve"> study of</w:t>
      </w:r>
      <w:r w:rsidR="001434FE">
        <w:rPr>
          <w:lang w:val="en-GB"/>
        </w:rPr>
        <w:t xml:space="preserve"> </w:t>
      </w:r>
      <w:r w:rsidR="001434FE">
        <w:rPr>
          <w:lang w:val="en-GB"/>
        </w:rPr>
        <w:fldChar w:fldCharType="begin" w:fldLock="1"/>
      </w:r>
      <w:r w:rsidR="00056AFC">
        <w:rPr>
          <w:lang w:val="en-GB"/>
        </w:rPr>
        <w:instrText>ADDIN CSL_CITATION {"citationItems":[{"id":"ITEM-1","itemData":{"DOI":"10.1016/j.tree.2008.06.001","ISBN":"0169-5347","ISSN":"01695347","PMID":"18644658","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 © 2008 Elsevier Ltd. All rights reserved.","author":[{"dropping-particle":"","family":"Ducrest","given":"Anne Lyse","non-dropping-particle":"","parse-names":false,"suffix":""},{"dropping-particle":"","family":"Keller","given":"Laurent","non-dropping-particle":"","parse-names":false,"suffix":""},{"dropping-particle":"","family":"Roulin","given":"Alexandre","non-dropping-particle":"","parse-names":false,"suffix":""}],"container-title":"Trends in Ecology and Evolution","id":"ITEM-1","issue":"9","issued":{"date-parts":[["2008"]]},"page":"502-510","title":"Pleiotropy in the melanocortin system, coloration and behavioural syndromes","type":"article-journal","volume":"23"},"uris":["http://www.mendeley.com/documents/?uuid=c7bff15a-ca46-474a-92c4-0d2fff8e5082"]}],"mendeley":{"formattedCitation":"(Ducrest &lt;i&gt;et al.&lt;/i&gt;, 2008)","manualFormatting":"Ducrest et al. (2008)","plainTextFormattedCitation":"(Ducrest et al., 2008)","previouslyFormattedCitation":"(Ducrest &lt;i&gt;et al.&lt;/i&gt;, 2008)"},"properties":{"noteIndex":0},"schema":"https://github.com/citation-style-language/schema/raw/master/csl-citation.json"}</w:instrText>
      </w:r>
      <w:r w:rsidR="001434FE">
        <w:rPr>
          <w:lang w:val="en-GB"/>
        </w:rPr>
        <w:fldChar w:fldCharType="separate"/>
      </w:r>
      <w:r w:rsidR="001434FE" w:rsidRPr="001434FE">
        <w:rPr>
          <w:noProof/>
          <w:lang w:val="en-GB"/>
        </w:rPr>
        <w:t xml:space="preserve">Ducrest </w:t>
      </w:r>
      <w:r w:rsidR="001434FE">
        <w:rPr>
          <w:i/>
          <w:noProof/>
          <w:lang w:val="en-GB"/>
        </w:rPr>
        <w:t>et al</w:t>
      </w:r>
      <w:r w:rsidR="001434FE">
        <w:rPr>
          <w:noProof/>
          <w:lang w:val="en-GB"/>
        </w:rPr>
        <w:t>.</w:t>
      </w:r>
      <w:r w:rsidR="001434FE" w:rsidRPr="001434FE">
        <w:rPr>
          <w:noProof/>
          <w:lang w:val="en-GB"/>
        </w:rPr>
        <w:t xml:space="preserve"> </w:t>
      </w:r>
      <w:r w:rsidR="001434FE">
        <w:rPr>
          <w:noProof/>
          <w:lang w:val="en-GB"/>
        </w:rPr>
        <w:t>(</w:t>
      </w:r>
      <w:r w:rsidR="001434FE" w:rsidRPr="001434FE">
        <w:rPr>
          <w:noProof/>
          <w:lang w:val="en-GB"/>
        </w:rPr>
        <w:t>2008)</w:t>
      </w:r>
      <w:r w:rsidR="001434FE">
        <w:rPr>
          <w:lang w:val="en-GB"/>
        </w:rPr>
        <w:fldChar w:fldCharType="end"/>
      </w:r>
      <w:r w:rsidR="001434FE">
        <w:rPr>
          <w:lang w:val="en-GB"/>
        </w:rPr>
        <w:t xml:space="preserve">, </w:t>
      </w:r>
      <w:r w:rsidR="00E81119" w:rsidRPr="005127D9">
        <w:rPr>
          <w:lang w:val="en-GB"/>
        </w:rPr>
        <w:t>has</w:t>
      </w:r>
      <w:r w:rsidR="00C17B71" w:rsidRPr="00E81119">
        <w:rPr>
          <w:lang w:val="en-GB"/>
        </w:rPr>
        <w:t xml:space="preserve"> </w:t>
      </w:r>
      <w:r w:rsidR="00C17B71" w:rsidRPr="008C11B2">
        <w:rPr>
          <w:lang w:val="en-GB"/>
        </w:rPr>
        <w:t>shown that</w:t>
      </w:r>
      <w:r w:rsidR="002E4198" w:rsidRPr="008C11B2">
        <w:rPr>
          <w:lang w:val="en-GB"/>
        </w:rPr>
        <w:t xml:space="preserve"> </w:t>
      </w:r>
      <w:r w:rsidR="00855C2A" w:rsidRPr="008C11B2">
        <w:rPr>
          <w:lang w:val="en-GB"/>
        </w:rPr>
        <w:t xml:space="preserve">on average </w:t>
      </w:r>
      <w:r w:rsidR="002E4198" w:rsidRPr="008C11B2">
        <w:rPr>
          <w:lang w:val="en-GB"/>
        </w:rPr>
        <w:t xml:space="preserve">darker pigmented individuals </w:t>
      </w:r>
      <w:r w:rsidR="00855C2A" w:rsidRPr="008C11B2">
        <w:rPr>
          <w:lang w:val="en-GB"/>
        </w:rPr>
        <w:t xml:space="preserve">experience </w:t>
      </w:r>
      <w:r w:rsidR="002E4198" w:rsidRPr="008C11B2">
        <w:rPr>
          <w:lang w:val="en-GB"/>
        </w:rPr>
        <w:t>higher levels of aggression and sexual activity than lighter pigmented individuals</w:t>
      </w:r>
      <w:r w:rsidR="00855C2A" w:rsidRPr="008C11B2">
        <w:rPr>
          <w:lang w:val="en-GB"/>
        </w:rPr>
        <w:t>.</w:t>
      </w:r>
      <w:r w:rsidR="002E4198" w:rsidRPr="008C11B2">
        <w:rPr>
          <w:lang w:val="en-GB"/>
        </w:rPr>
        <w:t xml:space="preserve"> </w:t>
      </w:r>
      <w:r w:rsidR="00482C2B" w:rsidRPr="008C11B2">
        <w:rPr>
          <w:lang w:val="en-GB"/>
        </w:rPr>
        <w:t xml:space="preserve">This correlation has been presented in </w:t>
      </w:r>
      <w:r w:rsidR="008C11B2" w:rsidRPr="008C11B2">
        <w:rPr>
          <w:lang w:val="en-GB"/>
        </w:rPr>
        <w:t xml:space="preserve">several animal species including </w:t>
      </w:r>
      <w:r w:rsidR="00B7446A" w:rsidRPr="008C11B2">
        <w:rPr>
          <w:lang w:val="en-GB"/>
        </w:rPr>
        <w:t xml:space="preserve">three species of mammal – among which the </w:t>
      </w:r>
      <w:r w:rsidR="002E4198" w:rsidRPr="008C11B2">
        <w:rPr>
          <w:lang w:val="en-GB"/>
        </w:rPr>
        <w:t>African lion and white-tailed deer</w:t>
      </w:r>
      <w:r w:rsidR="00B7446A" w:rsidRPr="008C11B2">
        <w:rPr>
          <w:lang w:val="en-GB"/>
        </w:rPr>
        <w:t xml:space="preserve"> –</w:t>
      </w:r>
      <w:r w:rsidR="002E4198" w:rsidRPr="008C11B2">
        <w:rPr>
          <w:lang w:val="en-GB"/>
        </w:rPr>
        <w:t xml:space="preserve"> four species of fish, four species of reptile</w:t>
      </w:r>
      <w:r w:rsidR="008C11B2" w:rsidRPr="008C11B2">
        <w:rPr>
          <w:lang w:val="en-GB"/>
        </w:rPr>
        <w:t xml:space="preserve"> and</w:t>
      </w:r>
      <w:r w:rsidR="002E4198" w:rsidRPr="008C11B2">
        <w:rPr>
          <w:lang w:val="en-GB"/>
        </w:rPr>
        <w:t xml:space="preserve"> 36 species of bird</w:t>
      </w:r>
      <w:r w:rsidR="00F53DC9">
        <w:rPr>
          <w:lang w:val="en-GB"/>
        </w:rPr>
        <w:t xml:space="preserve"> </w:t>
      </w:r>
      <w:r w:rsidR="00F53DC9">
        <w:rPr>
          <w:lang w:val="en-GB"/>
        </w:rPr>
        <w:fldChar w:fldCharType="begin" w:fldLock="1"/>
      </w:r>
      <w:r w:rsidR="00056AFC">
        <w:rPr>
          <w:lang w:val="en-GB"/>
        </w:rPr>
        <w:instrText>ADDIN CSL_CITATION {"citationItems":[{"id":"ITEM-1","itemData":{"DOI":"10.1016/j.paid.2012.02.015","ISBN":"0191-8869","ISSN":"01918869","abstract":"Pigmentation of the hair, skin, cuticle, feather and eye is one of the most salient and variable attributes of vertebrates. In many species, melanin-based coloration is found to be pleiotropically linked to behavior. We review animal studies that have found darker pigmented individuals average higher amounts of aggression and sexual activity than lighter pigmented individuals. We hypothesize that similar relationships between pigmentation, aggression, and sexuality occur in humans. We first review the literature on non-human animals and then review some of the correlates of melanin in people, including aggression and sexual activity. Both within human populations (e.g., siblings), and between populations (e.g., races, nations, states), studies find that darker pigmented people average higher levels of aggression and sexual activity (and also lower IQ). We conceptualize skin color as a multigenerational adaptation to differences in climate over the last 70,000. years as a result of \" cold winters theory\" and the \" Out-of-Africa\" model of human origins. We propose life history theory to explain the covariation found between human (and non-human) pigmentation and variables such as birth rate, infant mortality, longevity, rate of HIV/AIDS, and violent crime. © 2012 Elsevier Ltd.","author":[{"dropping-particle":"","family":"Rushton","given":"J. Philippe","non-dropping-particle":"","parse-names":false,"suffix":""},{"dropping-particle":"","family":"Templer","given":"Donald I.","non-dropping-particle":"","parse-names":false,"suffix":""}],"container-title":"Personality and Individual Differences","id":"ITEM-1","issue":"1","issued":{"date-parts":[["2012"]]},"page":"4-8","publisher":"Elsevier Ltd","title":"Do pigmentation and the melanocortin system modulate aggression and sexuality in humans as they do in other animals?","type":"article-journal","volume":"53"},"uris":["http://www.mendeley.com/documents/?uuid=9446202a-0e48-45e8-b021-421222d85818"]}],"mendeley":{"formattedCitation":"(Rushton &amp; Templer, 2012)","plainTextFormattedCitation":"(Rushton &amp; Templer, 2012)","previouslyFormattedCitation":"(Rushton &amp; Templer, 2012)"},"properties":{"noteIndex":0},"schema":"https://github.com/citation-style-language/schema/raw/master/csl-citation.json"}</w:instrText>
      </w:r>
      <w:r w:rsidR="00F53DC9">
        <w:rPr>
          <w:lang w:val="en-GB"/>
        </w:rPr>
        <w:fldChar w:fldCharType="separate"/>
      </w:r>
      <w:r w:rsidR="00F53DC9" w:rsidRPr="00F53DC9">
        <w:rPr>
          <w:noProof/>
          <w:lang w:val="en-GB"/>
        </w:rPr>
        <w:t>(Rushton &amp; Templer, 2012)</w:t>
      </w:r>
      <w:r w:rsidR="00F53DC9">
        <w:rPr>
          <w:lang w:val="en-GB"/>
        </w:rPr>
        <w:fldChar w:fldCharType="end"/>
      </w:r>
      <w:r w:rsidR="00F53DC9">
        <w:rPr>
          <w:lang w:val="en-GB"/>
        </w:rPr>
        <w:t>.</w:t>
      </w:r>
    </w:p>
    <w:p w14:paraId="615EF96E" w14:textId="77777777" w:rsidR="0099579E" w:rsidRDefault="0099579E" w:rsidP="001F6348">
      <w:pPr>
        <w:pStyle w:val="NoSpacing"/>
        <w:jc w:val="both"/>
        <w:rPr>
          <w:lang w:val="en-GB"/>
        </w:rPr>
      </w:pPr>
    </w:p>
    <w:p w14:paraId="27AAD8AF" w14:textId="4060FEF5" w:rsidR="00BE6856" w:rsidRDefault="00885179" w:rsidP="001F6348">
      <w:pPr>
        <w:pStyle w:val="NoSpacing"/>
        <w:jc w:val="both"/>
        <w:rPr>
          <w:lang w:val="en-GB"/>
        </w:rPr>
      </w:pPr>
      <w:r w:rsidRPr="00790D8A">
        <w:rPr>
          <w:lang w:val="en-GB"/>
        </w:rPr>
        <w:t xml:space="preserve">The </w:t>
      </w:r>
      <w:r w:rsidR="0099579E" w:rsidRPr="00790D8A">
        <w:rPr>
          <w:lang w:val="en-GB"/>
        </w:rPr>
        <w:t>growing</w:t>
      </w:r>
      <w:r w:rsidRPr="00790D8A">
        <w:rPr>
          <w:lang w:val="en-GB"/>
        </w:rPr>
        <w:t xml:space="preserve"> importance</w:t>
      </w:r>
      <w:r w:rsidR="00C40653">
        <w:rPr>
          <w:lang w:val="en-GB"/>
        </w:rPr>
        <w:t xml:space="preserve"> of</w:t>
      </w:r>
      <w:r w:rsidRPr="00790D8A">
        <w:rPr>
          <w:lang w:val="en-GB"/>
        </w:rPr>
        <w:t xml:space="preserve"> understanding which behavioural traits are needed in order to respond to (human induced) changes to the environment </w:t>
      </w:r>
      <w:r w:rsidR="0099579E" w:rsidRPr="00790D8A">
        <w:rPr>
          <w:lang w:val="en-GB"/>
        </w:rPr>
        <w:t xml:space="preserve">has led to an increased attention towards studies involving the effect of behavioural syndromes on an individual’s fitness </w:t>
      </w:r>
      <w:r w:rsidR="001D70A5">
        <w:rPr>
          <w:lang w:val="en-GB"/>
        </w:rPr>
        <w:fldChar w:fldCharType="begin" w:fldLock="1"/>
      </w:r>
      <w:r w:rsidR="00056AFC">
        <w:rPr>
          <w:lang w:val="en-GB"/>
        </w:rPr>
        <w:instrText>ADDIN CSL_CITATION {"citationItems":[{"id":"ITEM-1","itemData":{"DOI":"10.1111/j.1461-0248.2011.01731.x","ISBN":"1461-023X","ISSN":"1461023X","PMID":"22239107","abstract":"Interspecific trait variation has long served as a conceptual foundation for our understanding of ecological patterns and dynamics. In particular, ecologists recognise the important role that animal behaviour plays in shaping ecological processes. An emerging area of interest in animal behaviour, the study of behavioural syndromes (animal personalities) considers how limited behavioural plasticity, as well as behavioural correlations affects an individual's fitness in diverse ecological contexts. In this article we explore how insights from the concept and study of behavioural syndromes provide fresh understanding of major issues in population ecology. We identify several general mechanisms for how population ecology phenomena can be influenced by a species or population's average behavioural type, by within-species variation in behavioural type, or by behavioural correlations across time or across ecological contexts. We note, in particular, the importance of behavioural type-dependent dispersal in spatial ecology. We then review recent literature and provide new syntheses for how these general mechanisms produce novel insights on five major issues in population ecology: (1) limits to species' distribution and abundance; (2) species interactions; (3) population dynamics; (4) relative responses to human-induced rapid environmental change; and (5) ecological invasions.","author":[{"dropping-particle":"","family":"Sih","given":"Andrew","non-dropping-particle":"","parse-names":false,"suffix":""},{"dropping-particle":"","family":"Cote","given":"Julien","non-dropping-particle":"","parse-names":false,"suffix":""},{"dropping-particle":"","family":"Evans","given":"Mara","non-dropping-particle":"","parse-names":false,"suffix":""},{"dropping-particle":"","family":"Fogarty","given":"Sean","non-dropping-particle":"","parse-names":false,"suffix":""},{"dropping-particle":"","family":"Pruitt","given":"Jonathan","non-dropping-particle":"","parse-names":false,"suffix":""}],"container-title":"Ecology Letters","id":"ITEM-1","issue":"3","issued":{"date-parts":[["2012"]]},"page":"278-289","title":"Ecological implications of behavioural syndromes","type":"article-journal","volume":"15"},"uris":["http://www.mendeley.com/documents/?uuid=436bc6ad-fa94-473c-88a4-c21778e38c99"]}],"mendeley":{"formattedCitation":"(Sih &lt;i&gt;et al.&lt;/i&gt;, 2012)","plainTextFormattedCitation":"(Sih et al., 2012)","previouslyFormattedCitation":"(Sih &lt;i&gt;et al.&lt;/i&gt;, 2012)"},"properties":{"noteIndex":0},"schema":"https://github.com/citation-style-language/schema/raw/master/csl-citation.json"}</w:instrText>
      </w:r>
      <w:r w:rsidR="001D70A5">
        <w:rPr>
          <w:lang w:val="en-GB"/>
        </w:rPr>
        <w:fldChar w:fldCharType="separate"/>
      </w:r>
      <w:r w:rsidR="001D70A5" w:rsidRPr="001D70A5">
        <w:rPr>
          <w:noProof/>
          <w:lang w:val="en-GB"/>
        </w:rPr>
        <w:t xml:space="preserve">(Sih </w:t>
      </w:r>
      <w:r w:rsidR="001D70A5" w:rsidRPr="001D70A5">
        <w:rPr>
          <w:i/>
          <w:noProof/>
          <w:lang w:val="en-GB"/>
        </w:rPr>
        <w:t>et al.</w:t>
      </w:r>
      <w:r w:rsidR="001D70A5" w:rsidRPr="001D70A5">
        <w:rPr>
          <w:noProof/>
          <w:lang w:val="en-GB"/>
        </w:rPr>
        <w:t>, 2012)</w:t>
      </w:r>
      <w:r w:rsidR="001D70A5">
        <w:rPr>
          <w:lang w:val="en-GB"/>
        </w:rPr>
        <w:fldChar w:fldCharType="end"/>
      </w:r>
      <w:r w:rsidR="000A5595" w:rsidRPr="003F2FF0">
        <w:rPr>
          <w:lang w:val="en-GB"/>
        </w:rPr>
        <w:t>.</w:t>
      </w:r>
      <w:r w:rsidR="0099579E">
        <w:rPr>
          <w:lang w:val="en-GB"/>
        </w:rPr>
        <w:t xml:space="preserve"> </w:t>
      </w:r>
    </w:p>
    <w:p w14:paraId="406FCB89" w14:textId="1FA3891D" w:rsidR="001938C0" w:rsidRDefault="000A5595" w:rsidP="001F6348">
      <w:pPr>
        <w:pStyle w:val="NoSpacing"/>
        <w:jc w:val="both"/>
        <w:rPr>
          <w:u w:val="single"/>
          <w:lang w:val="en-GB"/>
        </w:rPr>
      </w:pPr>
      <w:r>
        <w:rPr>
          <w:lang w:val="en-GB"/>
        </w:rPr>
        <w:t xml:space="preserve">To understand if the </w:t>
      </w:r>
      <w:r w:rsidR="00C40653">
        <w:rPr>
          <w:lang w:val="en-GB"/>
        </w:rPr>
        <w:t xml:space="preserve">aggressive </w:t>
      </w:r>
      <w:r w:rsidR="001938C0">
        <w:rPr>
          <w:lang w:val="en-GB"/>
        </w:rPr>
        <w:t>pheno</w:t>
      </w:r>
      <w:r>
        <w:rPr>
          <w:lang w:val="en-GB"/>
        </w:rPr>
        <w:t xml:space="preserve">type </w:t>
      </w:r>
      <w:r w:rsidR="00C86044">
        <w:rPr>
          <w:lang w:val="en-GB"/>
        </w:rPr>
        <w:t>has a</w:t>
      </w:r>
      <w:r w:rsidR="00495FFD">
        <w:rPr>
          <w:lang w:val="en-GB"/>
        </w:rPr>
        <w:t xml:space="preserve"> positive influence on an individual’s fitness</w:t>
      </w:r>
      <w:r>
        <w:rPr>
          <w:lang w:val="en-GB"/>
        </w:rPr>
        <w:t xml:space="preserve"> during the third stage of dispersal, </w:t>
      </w:r>
      <w:r w:rsidR="00C40653">
        <w:rPr>
          <w:lang w:val="en-GB"/>
        </w:rPr>
        <w:t xml:space="preserve">we conducted </w:t>
      </w:r>
      <w:r w:rsidR="000F142F">
        <w:rPr>
          <w:lang w:val="en-GB"/>
        </w:rPr>
        <w:t xml:space="preserve">research </w:t>
      </w:r>
      <w:r w:rsidR="00C40653">
        <w:rPr>
          <w:lang w:val="en-GB"/>
        </w:rPr>
        <w:t>on a wild</w:t>
      </w:r>
      <w:r>
        <w:rPr>
          <w:lang w:val="en-GB"/>
        </w:rPr>
        <w:t xml:space="preserve"> Pied Flycatcher (</w:t>
      </w:r>
      <w:proofErr w:type="spellStart"/>
      <w:r>
        <w:rPr>
          <w:i/>
          <w:lang w:val="en-GB"/>
        </w:rPr>
        <w:t>Ficedula</w:t>
      </w:r>
      <w:proofErr w:type="spellEnd"/>
      <w:r>
        <w:rPr>
          <w:i/>
          <w:lang w:val="en-GB"/>
        </w:rPr>
        <w:t xml:space="preserve"> </w:t>
      </w:r>
      <w:proofErr w:type="spellStart"/>
      <w:r>
        <w:rPr>
          <w:i/>
          <w:lang w:val="en-GB"/>
        </w:rPr>
        <w:t>hypoleuca</w:t>
      </w:r>
      <w:proofErr w:type="spellEnd"/>
      <w:r>
        <w:rPr>
          <w:lang w:val="en-GB"/>
        </w:rPr>
        <w:t>)</w:t>
      </w:r>
      <w:r w:rsidR="00C40653">
        <w:rPr>
          <w:lang w:val="en-GB"/>
        </w:rPr>
        <w:t xml:space="preserve"> population. </w:t>
      </w:r>
      <w:r w:rsidR="0008794E">
        <w:rPr>
          <w:lang w:val="en-GB"/>
        </w:rPr>
        <w:t>O</w:t>
      </w:r>
      <w:r w:rsidRPr="003F2FF0">
        <w:rPr>
          <w:lang w:val="en-GB"/>
        </w:rPr>
        <w:t>bserving Pied F</w:t>
      </w:r>
      <w:r>
        <w:rPr>
          <w:lang w:val="en-GB"/>
        </w:rPr>
        <w:t>lycatcher</w:t>
      </w:r>
      <w:r w:rsidR="00C40653">
        <w:rPr>
          <w:lang w:val="en-GB"/>
        </w:rPr>
        <w:t>s</w:t>
      </w:r>
      <w:r>
        <w:rPr>
          <w:lang w:val="en-GB"/>
        </w:rPr>
        <w:t xml:space="preserve"> during</w:t>
      </w:r>
      <w:r w:rsidRPr="003F2FF0">
        <w:rPr>
          <w:lang w:val="en-GB"/>
        </w:rPr>
        <w:t xml:space="preserve"> both the nest building and egg laying</w:t>
      </w:r>
      <w:r>
        <w:rPr>
          <w:lang w:val="en-GB"/>
        </w:rPr>
        <w:t xml:space="preserve"> phase</w:t>
      </w:r>
      <w:r w:rsidRPr="003F2FF0">
        <w:rPr>
          <w:lang w:val="en-GB"/>
        </w:rPr>
        <w:t xml:space="preserve"> will give insight in</w:t>
      </w:r>
      <w:r w:rsidR="0008794E">
        <w:rPr>
          <w:lang w:val="en-GB"/>
        </w:rPr>
        <w:t xml:space="preserve"> </w:t>
      </w:r>
      <w:r w:rsidR="00D13EC7">
        <w:rPr>
          <w:u w:val="single"/>
          <w:lang w:val="en-GB"/>
        </w:rPr>
        <w:t xml:space="preserve">to which extent the fitness </w:t>
      </w:r>
      <w:r w:rsidR="00C021A0">
        <w:rPr>
          <w:u w:val="single"/>
          <w:lang w:val="en-GB"/>
        </w:rPr>
        <w:t xml:space="preserve">of an individual and pair </w:t>
      </w:r>
      <w:r w:rsidR="00420D90">
        <w:rPr>
          <w:u w:val="single"/>
          <w:lang w:val="en-GB"/>
        </w:rPr>
        <w:t>is influenced by aggressiveness</w:t>
      </w:r>
      <w:r w:rsidR="00C021A0">
        <w:rPr>
          <w:u w:val="single"/>
          <w:lang w:val="en-GB"/>
        </w:rPr>
        <w:t xml:space="preserve"> in</w:t>
      </w:r>
      <w:r w:rsidRPr="003E305D">
        <w:rPr>
          <w:u w:val="single"/>
          <w:lang w:val="en-GB"/>
        </w:rPr>
        <w:t xml:space="preserve"> the settlement stage of dispersal</w:t>
      </w:r>
      <w:r w:rsidR="00C021A0">
        <w:rPr>
          <w:u w:val="single"/>
          <w:lang w:val="en-GB"/>
        </w:rPr>
        <w:t>.</w:t>
      </w:r>
      <w:r w:rsidR="001938C0" w:rsidRPr="001938C0">
        <w:rPr>
          <w:lang w:val="en-GB"/>
        </w:rPr>
        <w:t xml:space="preserve"> </w:t>
      </w:r>
      <w:r w:rsidR="001938C0">
        <w:rPr>
          <w:lang w:val="en-GB"/>
        </w:rPr>
        <w:t xml:space="preserve">In our study </w:t>
      </w:r>
      <w:r w:rsidR="001938C0" w:rsidRPr="00C86044">
        <w:rPr>
          <w:lang w:val="en-GB"/>
        </w:rPr>
        <w:t>settlement success is defined as</w:t>
      </w:r>
      <w:r w:rsidR="001938C0">
        <w:rPr>
          <w:lang w:val="en-GB"/>
        </w:rPr>
        <w:t xml:space="preserve"> the probability of</w:t>
      </w:r>
      <w:r w:rsidR="001938C0" w:rsidRPr="00C86044">
        <w:rPr>
          <w:lang w:val="en-GB"/>
        </w:rPr>
        <w:t xml:space="preserve"> laying eggs. </w:t>
      </w:r>
      <w:r w:rsidR="001938C0" w:rsidRPr="00367BBD">
        <w:rPr>
          <w:lang w:val="en-GB"/>
        </w:rPr>
        <w:t xml:space="preserve">To be successful in a new area, Pied Flycatcher individuals are expected to be more aggressive than the individuals who breed in their natal or in already established settlements </w:t>
      </w:r>
      <w:r w:rsidR="000F142F">
        <w:rPr>
          <w:lang w:val="en-GB"/>
        </w:rPr>
        <w:t xml:space="preserve">because high level of </w:t>
      </w:r>
      <w:r w:rsidR="000F142F">
        <w:rPr>
          <w:lang w:val="en-GB"/>
        </w:rPr>
        <w:t xml:space="preserve">aggressiveness is </w:t>
      </w:r>
      <w:r w:rsidR="00C85EF2">
        <w:rPr>
          <w:lang w:val="en-GB"/>
        </w:rPr>
        <w:t xml:space="preserve">expected to </w:t>
      </w:r>
      <w:r w:rsidR="000F142F">
        <w:rPr>
          <w:lang w:val="en-GB"/>
        </w:rPr>
        <w:t xml:space="preserve">enhance the chance of getting a territory in new established areas </w:t>
      </w:r>
      <w:r w:rsidR="000F142F">
        <w:rPr>
          <w:lang w:val="en-GB"/>
        </w:rPr>
        <w:fldChar w:fldCharType="begin" w:fldLock="1"/>
      </w:r>
      <w:r w:rsidR="00056AFC">
        <w:rPr>
          <w:lang w:val="en-GB"/>
        </w:rPr>
        <w:instrText>ADDIN CSL_CITATION {"citationItems":[{"id":"ITEM-1","itemData":{"DOI":"10.1073/pnas.0706174104","ISBN":"0027-8424","ISSN":"0027-8424","PMID":"17827278","abstract":"Behaviors can facilitate colonization of a novel environment, but the mechanisms underlying this process are poorly understood. On one hand, behavioral flexibility allows for an immediate response of colonizers to novel environments, which is critical to population establishment and persistence. On the other hand, integrated sets of behaviors that display limited flexibility can enhance invasion success by coupling behaviors with dispersal strategies that are especially important during natural range expansions. Direct observations of colonization events are required to determine the mechanisms underlying changes in behavior associated with colonization, but such observations are rare. Here, we studied changes in aggression on a large temporal and spatial scale across populations of two sister taxa of bluebirds (Sialia) to show that coupling of aggression and dispersal strongly facilitated the range expansion of western bluebirds across the northwestern United States over the last 30 years. We show that biased dispersal of highly aggressive males to the invasion front allowed western bluebirds to displace less aggressive mountain bluebirds. However, once mountain bluebirds were excluded, aggression of western bluebirds decreased rapidly across consecutive generations in concordance with local selection on highly heritable aggressive behavior. Further, the observed adaptive microevolution of aggression was accelerated by the link between dispersal propensity and aggression. Importantly, our results show that behavioral changes among populations were not caused by behavioral flexibility and instead strongly implicate adaptive integration of dispersal and aggression in facilitating the ongoing and rapid reciprocal range change of these species in North America.","author":[{"dropping-particle":"","family":"Duckworth","given":"R. A.","non-dropping-particle":"","parse-names":false,"suffix":""},{"dropping-particle":"V.","family":"Badyaev","given":"A.","non-dropping-particle":"","parse-names":false,"suffix":""}],"container-title":"Proceedings of the National Academy of Sciences","id":"ITEM-1","issue":"38","issued":{"date-parts":[["2007"]]},"page":"15017-15022","title":"Coupling of dispersal and aggression facilitates the rapid range expansion of a passerine bird","type":"article-journal","volume":"104"},"uris":["http://www.mendeley.com/documents/?uuid=675f58e1-c22e-44ab-9252-e0c28b90dd4e"]}],"mendeley":{"formattedCitation":"(Duckworth &amp; Badyaev, 2007)","plainTextFormattedCitation":"(Duckworth &amp; Badyaev, 2007)","previouslyFormattedCitation":"(Duckworth &amp; Badyaev, 2007)"},"properties":{"noteIndex":0},"schema":"https://github.com/citation-style-language/schema/raw/master/csl-citation.json"}</w:instrText>
      </w:r>
      <w:r w:rsidR="000F142F">
        <w:rPr>
          <w:lang w:val="en-GB"/>
        </w:rPr>
        <w:fldChar w:fldCharType="separate"/>
      </w:r>
      <w:r w:rsidR="000F142F" w:rsidRPr="005207BF">
        <w:rPr>
          <w:noProof/>
          <w:lang w:val="en-GB"/>
        </w:rPr>
        <w:t>(Duckworth &amp; Badyaev, 2007)</w:t>
      </w:r>
      <w:r w:rsidR="000F142F">
        <w:rPr>
          <w:lang w:val="en-GB"/>
        </w:rPr>
        <w:fldChar w:fldCharType="end"/>
      </w:r>
      <w:r w:rsidR="001938C0">
        <w:rPr>
          <w:lang w:val="en-GB"/>
        </w:rPr>
        <w:t>.</w:t>
      </w:r>
      <w:r w:rsidR="000F142F">
        <w:rPr>
          <w:lang w:val="en-GB"/>
        </w:rPr>
        <w:t xml:space="preserve"> Furthermore, we expected </w:t>
      </w:r>
      <w:r w:rsidR="000F142F" w:rsidRPr="00C85EF2">
        <w:rPr>
          <w:lang w:val="en-GB"/>
        </w:rPr>
        <w:t>t</w:t>
      </w:r>
      <w:r w:rsidR="001938C0" w:rsidRPr="00367BBD">
        <w:rPr>
          <w:lang w:val="en-GB"/>
        </w:rPr>
        <w:t xml:space="preserve">he aggressiveness of both sexes during the nest building and the egg laying </w:t>
      </w:r>
      <w:r w:rsidR="00C85EF2">
        <w:rPr>
          <w:lang w:val="en-GB"/>
        </w:rPr>
        <w:t xml:space="preserve">phase </w:t>
      </w:r>
      <w:r w:rsidR="001938C0" w:rsidRPr="00367BBD">
        <w:rPr>
          <w:lang w:val="en-GB"/>
        </w:rPr>
        <w:t>to be positively correlated.</w:t>
      </w:r>
      <w:r w:rsidR="001938C0" w:rsidRPr="00CD6606">
        <w:rPr>
          <w:color w:val="00B050"/>
          <w:lang w:val="en-GB"/>
        </w:rPr>
        <w:t xml:space="preserve"> </w:t>
      </w:r>
      <w:r w:rsidR="000F142F" w:rsidRPr="009905F3">
        <w:rPr>
          <w:lang w:val="en-GB"/>
        </w:rPr>
        <w:t>Because n</w:t>
      </w:r>
      <w:r w:rsidR="001938C0" w:rsidRPr="009905F3">
        <w:rPr>
          <w:lang w:val="en-GB"/>
        </w:rPr>
        <w:t>est defence is part of the parental investment</w:t>
      </w:r>
      <w:r w:rsidR="000F142F" w:rsidRPr="009905F3">
        <w:rPr>
          <w:lang w:val="en-GB"/>
        </w:rPr>
        <w:t>, we</w:t>
      </w:r>
      <w:r w:rsidR="001938C0" w:rsidRPr="009905F3">
        <w:rPr>
          <w:lang w:val="en-GB"/>
        </w:rPr>
        <w:t xml:space="preserve"> predicted </w:t>
      </w:r>
      <w:r w:rsidR="000F142F" w:rsidRPr="009905F3">
        <w:rPr>
          <w:lang w:val="en-GB"/>
        </w:rPr>
        <w:t xml:space="preserve">aggressiveness </w:t>
      </w:r>
      <w:r w:rsidR="001938C0" w:rsidRPr="009905F3">
        <w:rPr>
          <w:lang w:val="en-GB"/>
        </w:rPr>
        <w:t xml:space="preserve">to increase </w:t>
      </w:r>
      <w:r w:rsidR="000F142F" w:rsidRPr="009905F3">
        <w:rPr>
          <w:lang w:val="en-GB"/>
        </w:rPr>
        <w:t xml:space="preserve">with increased investment, i.e. </w:t>
      </w:r>
      <w:r w:rsidR="001938C0" w:rsidRPr="009905F3">
        <w:rPr>
          <w:lang w:val="en-GB"/>
        </w:rPr>
        <w:t xml:space="preserve">during the nest building phase and the egg laying phase in the breeding season. Because the investment in being more aggressive is expected to increase the survival of future offspring </w:t>
      </w:r>
      <w:r w:rsidR="001938C0" w:rsidRPr="009905F3">
        <w:rPr>
          <w:lang w:val="en-GB"/>
        </w:rPr>
        <w:fldChar w:fldCharType="begin" w:fldLock="1"/>
      </w:r>
      <w:r w:rsidR="00056AFC">
        <w:rPr>
          <w:lang w:val="en-GB"/>
        </w:rPr>
        <w:instrText>ADDIN CSL_CITATION {"citationItems":[{"id":"ITEM-1","itemData":{"DOI":"10.1642/0004-8038(2001)118[1047:NDAPCI]2.0.CO;2","ISBN":"0004-8038","ISSN":"0004-8038","abstract":"Intensity of nest defense against a human intruder was recorded for 42 male and 43 female Northern Hobbies (Falco subbuteo) from 1992 to 1994. Defense did not vary between repeatedly and rarely visited nests. Except during incubation, intensity of nest defense by females was higher than that by males. For both sexes, defense intensity increased from incubation to fledging, within the nestling stage, and from fledging to the first 10 days of the postfledging period. Intensity of nest defense was positively correlated with brood size in females, but not in males. Experiments with dummy nests showed that defense was effective in deterring nest predation, and that its effect was positively related to its intensity. Hobby nest defense was an individually varying \"plastic\" trait, probably tuned to the reproductive value of the offspring. Parents apparently trade off the costs and risks of the behavior against the increasing likelihood of offspring survival.","author":[{"dropping-particle":"","family":"Sergio","given":"Fabrizio","non-dropping-particle":"","parse-names":false,"suffix":""},{"dropping-particle":"","family":"Bogliani","given":"Giuseppe","non-dropping-particle":"","parse-names":false,"suffix":""},{"dropping-particle":"","family":"Bildstein","given":"K","non-dropping-particle":"","parse-names":false,"suffix":""}],"container-title":"The Auk","id":"ITEM-1","issue":"4","issued":{"date-parts":[["2001"]]},"page":"1047-1052","title":"Nest defense as parental care in the northern hobby (Falco subbuteo)","type":"article-journal","volume":"118"},"uris":["http://www.mendeley.com/documents/?uuid=88b23884-0f1e-497f-b358-29c6bf4e8f27"]}],"mendeley":{"formattedCitation":"(Sergio &lt;i&gt;et al.&lt;/i&gt;, 2001)","plainTextFormattedCitation":"(Sergio et al., 2001)","previouslyFormattedCitation":"(Sergio &lt;i&gt;et al.&lt;/i&gt;, 2001)"},"properties":{"noteIndex":0},"schema":"https://github.com/citation-style-language/schema/raw/master/csl-citation.json"}</w:instrText>
      </w:r>
      <w:r w:rsidR="001938C0" w:rsidRPr="009905F3">
        <w:rPr>
          <w:lang w:val="en-GB"/>
        </w:rPr>
        <w:fldChar w:fldCharType="separate"/>
      </w:r>
      <w:r w:rsidR="001938C0" w:rsidRPr="009905F3">
        <w:rPr>
          <w:noProof/>
          <w:lang w:val="en-GB"/>
        </w:rPr>
        <w:t xml:space="preserve">(Sergio </w:t>
      </w:r>
      <w:r w:rsidR="001938C0" w:rsidRPr="009905F3">
        <w:rPr>
          <w:i/>
          <w:noProof/>
          <w:lang w:val="en-GB"/>
        </w:rPr>
        <w:t>et al.</w:t>
      </w:r>
      <w:r w:rsidR="001938C0" w:rsidRPr="009905F3">
        <w:rPr>
          <w:noProof/>
          <w:lang w:val="en-GB"/>
        </w:rPr>
        <w:t>, 2001)</w:t>
      </w:r>
      <w:r w:rsidR="001938C0" w:rsidRPr="009905F3">
        <w:rPr>
          <w:lang w:val="en-GB"/>
        </w:rPr>
        <w:fldChar w:fldCharType="end"/>
      </w:r>
      <w:r w:rsidRPr="009905F3">
        <w:rPr>
          <w:u w:val="single"/>
          <w:lang w:val="en-GB"/>
        </w:rPr>
        <w:t xml:space="preserve"> </w:t>
      </w:r>
    </w:p>
    <w:p w14:paraId="2C34E24C" w14:textId="77777777" w:rsidR="000F142F" w:rsidRDefault="000F142F" w:rsidP="001F6348">
      <w:pPr>
        <w:pStyle w:val="NoSpacing"/>
        <w:jc w:val="both"/>
        <w:rPr>
          <w:u w:val="single"/>
          <w:lang w:val="en-GB"/>
        </w:rPr>
      </w:pPr>
    </w:p>
    <w:p w14:paraId="253CE812" w14:textId="77777777" w:rsidR="009141BE" w:rsidRDefault="00C86044" w:rsidP="001F6348">
      <w:pPr>
        <w:pStyle w:val="NoSpacing"/>
        <w:jc w:val="both"/>
        <w:rPr>
          <w:lang w:val="en-GB"/>
        </w:rPr>
      </w:pPr>
      <w:r w:rsidRPr="003E305D">
        <w:rPr>
          <w:u w:val="single"/>
          <w:lang w:val="en-GB"/>
        </w:rPr>
        <w:t xml:space="preserve">In addition, </w:t>
      </w:r>
      <w:r w:rsidR="00C40653">
        <w:rPr>
          <w:u w:val="single"/>
          <w:lang w:val="en-GB"/>
        </w:rPr>
        <w:t>we investigated whether</w:t>
      </w:r>
      <w:r w:rsidR="00CC582D">
        <w:rPr>
          <w:u w:val="single"/>
          <w:lang w:val="en-GB"/>
        </w:rPr>
        <w:t xml:space="preserve"> variation in aggressiveness </w:t>
      </w:r>
      <w:r w:rsidR="00C40653">
        <w:rPr>
          <w:u w:val="single"/>
          <w:lang w:val="en-GB"/>
        </w:rPr>
        <w:t xml:space="preserve">can be explained by </w:t>
      </w:r>
      <w:r w:rsidR="00CC582D">
        <w:rPr>
          <w:u w:val="single"/>
          <w:lang w:val="en-GB"/>
        </w:rPr>
        <w:t xml:space="preserve">individual traits </w:t>
      </w:r>
      <w:r w:rsidR="00C40653">
        <w:rPr>
          <w:u w:val="single"/>
          <w:lang w:val="en-GB"/>
        </w:rPr>
        <w:t xml:space="preserve">(plumage colouration) </w:t>
      </w:r>
      <w:r w:rsidR="001B0701">
        <w:rPr>
          <w:u w:val="single"/>
          <w:lang w:val="en-GB"/>
        </w:rPr>
        <w:t xml:space="preserve">and </w:t>
      </w:r>
      <w:r w:rsidR="00C40653">
        <w:rPr>
          <w:u w:val="single"/>
          <w:lang w:val="en-GB"/>
        </w:rPr>
        <w:t xml:space="preserve">by </w:t>
      </w:r>
      <w:r w:rsidR="00DC6F4D" w:rsidRPr="003E305D">
        <w:rPr>
          <w:u w:val="single"/>
          <w:lang w:val="en-GB"/>
        </w:rPr>
        <w:t xml:space="preserve">habitat quality and </w:t>
      </w:r>
      <w:r w:rsidR="000A5595" w:rsidRPr="003E305D">
        <w:rPr>
          <w:u w:val="single"/>
          <w:lang w:val="en-GB"/>
        </w:rPr>
        <w:t>Gre</w:t>
      </w:r>
      <w:r w:rsidR="00DC6F4D" w:rsidRPr="003E305D">
        <w:rPr>
          <w:u w:val="single"/>
          <w:lang w:val="en-GB"/>
        </w:rPr>
        <w:t>at Tit density.</w:t>
      </w:r>
      <w:r w:rsidR="000A5595" w:rsidRPr="003E305D">
        <w:rPr>
          <w:lang w:val="en-GB"/>
        </w:rPr>
        <w:t xml:space="preserve"> </w:t>
      </w:r>
      <w:r w:rsidR="000F142F">
        <w:rPr>
          <w:lang w:val="en-GB"/>
        </w:rPr>
        <w:t>To that purpose, we measured</w:t>
      </w:r>
      <w:r w:rsidR="00931AA2">
        <w:rPr>
          <w:lang w:val="en-GB"/>
        </w:rPr>
        <w:t xml:space="preserve"> the male plumage colouration to investigate whether </w:t>
      </w:r>
      <w:r w:rsidR="000F142F">
        <w:rPr>
          <w:lang w:val="en-GB"/>
        </w:rPr>
        <w:t>darkness and</w:t>
      </w:r>
      <w:r w:rsidR="00931AA2">
        <w:rPr>
          <w:lang w:val="en-GB"/>
        </w:rPr>
        <w:t xml:space="preserve"> aggressiveness</w:t>
      </w:r>
      <w:r w:rsidR="000F142F">
        <w:rPr>
          <w:lang w:val="en-GB"/>
        </w:rPr>
        <w:t xml:space="preserve"> were positively correlated</w:t>
      </w:r>
      <w:r w:rsidR="00931AA2">
        <w:rPr>
          <w:lang w:val="en-GB"/>
        </w:rPr>
        <w:t xml:space="preserve">. </w:t>
      </w:r>
      <w:r w:rsidR="00312718" w:rsidRPr="00312718">
        <w:rPr>
          <w:lang w:val="en-GB"/>
        </w:rPr>
        <w:t>M</w:t>
      </w:r>
      <w:r w:rsidR="00B92392" w:rsidRPr="00312718">
        <w:rPr>
          <w:lang w:val="en-GB"/>
        </w:rPr>
        <w:t xml:space="preserve">elanocortin </w:t>
      </w:r>
      <w:r w:rsidR="00312718" w:rsidRPr="00312718">
        <w:rPr>
          <w:lang w:val="en-GB"/>
        </w:rPr>
        <w:t xml:space="preserve">levels are higher </w:t>
      </w:r>
      <w:r w:rsidR="00B92392" w:rsidRPr="00312718">
        <w:rPr>
          <w:lang w:val="en-GB"/>
        </w:rPr>
        <w:t>in darker individuals</w:t>
      </w:r>
      <w:r w:rsidR="00312718" w:rsidRPr="00312718">
        <w:rPr>
          <w:lang w:val="en-GB"/>
        </w:rPr>
        <w:t xml:space="preserve">, which is expected to be </w:t>
      </w:r>
      <w:r w:rsidR="00B92392" w:rsidRPr="00312718">
        <w:rPr>
          <w:lang w:val="en-GB"/>
        </w:rPr>
        <w:t>positively correlated with testosterone</w:t>
      </w:r>
      <w:r w:rsidR="00312718" w:rsidRPr="00312718">
        <w:rPr>
          <w:lang w:val="en-GB"/>
        </w:rPr>
        <w:t xml:space="preserve">. This </w:t>
      </w:r>
      <w:r w:rsidR="00B92392" w:rsidRPr="00312718">
        <w:rPr>
          <w:lang w:val="en-GB"/>
        </w:rPr>
        <w:t>makes darker individuals more aggressive</w:t>
      </w:r>
      <w:r w:rsidR="00312718" w:rsidRPr="00312718">
        <w:rPr>
          <w:lang w:val="en-GB"/>
        </w:rPr>
        <w:t xml:space="preserve"> in their behaviour</w:t>
      </w:r>
      <w:r w:rsidR="00B92392" w:rsidRPr="00312718">
        <w:rPr>
          <w:lang w:val="en-GB"/>
        </w:rPr>
        <w:t xml:space="preserve"> </w:t>
      </w:r>
      <w:r w:rsidR="009329A4" w:rsidRPr="00312718">
        <w:rPr>
          <w:lang w:val="en-GB"/>
        </w:rPr>
        <w:fldChar w:fldCharType="begin" w:fldLock="1"/>
      </w:r>
      <w:r w:rsidR="00056AFC">
        <w:rPr>
          <w:lang w:val="en-GB"/>
        </w:rPr>
        <w:instrText>ADDIN CSL_CITATION {"citationItems":[{"id":"ITEM-1","itemData":{"DOI":"10.1016/j.tree.2008.06.001","ISBN":"0169-5347","ISSN":"01695347","PMID":"18644658","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 © 2008 Elsevier Ltd. All rights reserved.","author":[{"dropping-particle":"","family":"Ducrest","given":"Anne Lyse","non-dropping-particle":"","parse-names":false,"suffix":""},{"dropping-particle":"","family":"Keller","given":"Laurent","non-dropping-particle":"","parse-names":false,"suffix":""},{"dropping-particle":"","family":"Roulin","given":"Alexandre","non-dropping-particle":"","parse-names":false,"suffix":""}],"container-title":"Trends in Ecology and Evolution","id":"ITEM-1","issue":"9","issued":{"date-parts":[["2008"]]},"page":"502-510","title":"Pleiotropy in the melanocortin system, coloration and behavioural syndromes","type":"article-journal","volume":"23"},"uris":["http://www.mendeley.com/documents/?uuid=c7bff15a-ca46-474a-92c4-0d2fff8e5082"]},{"id":"ITEM-2","itemData":{"DOI":"10.1016/j.paid.2012.02.015","ISBN":"0191-8869","ISSN":"01918869","abstract":"Pigmentation of the hair, skin, cuticle, feather and eye is one of the most salient and variable attributes of vertebrates. In many species, melanin-based coloration is found to be pleiotropically linked to behavior. We review animal studies that have found darker pigmented individuals average higher amounts of aggression and sexual activity than lighter pigmented individuals. We hypothesize that similar relationships between pigmentation, aggression, and sexuality occur in humans. We first review the literature on non-human animals and then review some of the correlates of melanin in people, including aggression and sexual activity. Both within human populations (e.g., siblings), and between populations (e.g., races, nations, states), studies find that darker pigmented people average higher levels of aggression and sexual activity (and also lower IQ). We conceptualize skin color as a multigenerational adaptation to differences in climate over the last 70,000. years as a result of \" cold winters theory\" and the \" Out-of-Africa\" model of human origins. We propose life history theory to explain the covariation found between human (and non-human) pigmentation and variables such as birth rate, infant mortality, longevity, rate of HIV/AIDS, and violent crime. © 2012 Elsevier Ltd.","author":[{"dropping-particle":"","family":"Rushton","given":"J. Philippe","non-dropping-particle":"","parse-names":false,"suffix":""},{"dropping-particle":"","family":"Templer","given":"Donald I.","non-dropping-particle":"","parse-names":false,"suffix":""}],"container-title":"Personality and Individual Differences","id":"ITEM-2","issue":"1","issued":{"date-parts":[["2012"]]},"page":"4-8","publisher":"Elsevier Ltd","title":"Do pigmentation and the melanocortin system modulate aggression and sexuality in humans as they do in other animals?","type":"article-journal","volume":"53"},"uris":["http://www.mendeley.com/documents/?uuid=9446202a-0e48-45e8-b021-421222d85818"]}],"mendeley":{"formattedCitation":"(Ducrest &lt;i&gt;et al.&lt;/i&gt;, 2008; Rushton &amp; Templer, 2012)","plainTextFormattedCitation":"(Ducrest et al., 2008; Rushton &amp; Templer, 2012)","previouslyFormattedCitation":"(Ducrest &lt;i&gt;et al.&lt;/i&gt;, 2008; Rushton &amp; Templer, 2012)"},"properties":{"noteIndex":0},"schema":"https://github.com/citation-style-language/schema/raw/master/csl-citation.json"}</w:instrText>
      </w:r>
      <w:r w:rsidR="009329A4" w:rsidRPr="00312718">
        <w:rPr>
          <w:lang w:val="en-GB"/>
        </w:rPr>
        <w:fldChar w:fldCharType="separate"/>
      </w:r>
      <w:r w:rsidR="009329A4" w:rsidRPr="00312718">
        <w:rPr>
          <w:noProof/>
          <w:lang w:val="en-GB"/>
        </w:rPr>
        <w:t xml:space="preserve">(Ducrest </w:t>
      </w:r>
      <w:r w:rsidR="009329A4" w:rsidRPr="00312718">
        <w:rPr>
          <w:i/>
          <w:noProof/>
          <w:lang w:val="en-GB"/>
        </w:rPr>
        <w:t>et al.</w:t>
      </w:r>
      <w:r w:rsidR="009329A4" w:rsidRPr="00312718">
        <w:rPr>
          <w:noProof/>
          <w:lang w:val="en-GB"/>
        </w:rPr>
        <w:t>, 2008; Rushton &amp; Templer, 2012)</w:t>
      </w:r>
      <w:r w:rsidR="009329A4" w:rsidRPr="00312718">
        <w:rPr>
          <w:lang w:val="en-GB"/>
        </w:rPr>
        <w:fldChar w:fldCharType="end"/>
      </w:r>
      <w:r w:rsidR="009329A4" w:rsidRPr="00312718">
        <w:rPr>
          <w:lang w:val="en-GB"/>
        </w:rPr>
        <w:t xml:space="preserve">. </w:t>
      </w:r>
      <w:r w:rsidR="000F142F">
        <w:rPr>
          <w:lang w:val="en-GB"/>
        </w:rPr>
        <w:t>Level of</w:t>
      </w:r>
      <w:r w:rsidR="00DF7CD2" w:rsidRPr="00367BBD">
        <w:rPr>
          <w:lang w:val="en-GB"/>
        </w:rPr>
        <w:t xml:space="preserve"> aggressiveness might also be influenced by </w:t>
      </w:r>
      <w:r w:rsidR="00931AA2">
        <w:rPr>
          <w:lang w:val="en-GB"/>
        </w:rPr>
        <w:t xml:space="preserve">environmental factors such as </w:t>
      </w:r>
      <w:r w:rsidR="00DF7CD2" w:rsidRPr="00367BBD">
        <w:rPr>
          <w:lang w:val="en-GB"/>
        </w:rPr>
        <w:t>Great Tit density</w:t>
      </w:r>
      <w:r w:rsidR="00931AA2">
        <w:rPr>
          <w:lang w:val="en-GB"/>
        </w:rPr>
        <w:t xml:space="preserve"> and the proportion of oaks</w:t>
      </w:r>
      <w:r w:rsidR="00DF7CD2" w:rsidRPr="00367BBD">
        <w:rPr>
          <w:lang w:val="en-GB"/>
        </w:rPr>
        <w:t>.</w:t>
      </w:r>
      <w:r w:rsidR="0095130E" w:rsidRPr="00367BBD">
        <w:rPr>
          <w:lang w:val="en-GB"/>
        </w:rPr>
        <w:t xml:space="preserve"> </w:t>
      </w:r>
      <w:r w:rsidR="0095130E" w:rsidRPr="0095130E">
        <w:rPr>
          <w:lang w:val="en-GB"/>
        </w:rPr>
        <w:t>Great Tit</w:t>
      </w:r>
      <w:r w:rsidR="0095130E">
        <w:rPr>
          <w:lang w:val="en-GB"/>
        </w:rPr>
        <w:t>s</w:t>
      </w:r>
      <w:r w:rsidR="0095130E" w:rsidRPr="0095130E">
        <w:rPr>
          <w:lang w:val="en-GB"/>
        </w:rPr>
        <w:t xml:space="preserve"> and Pied Flycatcher</w:t>
      </w:r>
      <w:r w:rsidR="0095130E">
        <w:rPr>
          <w:lang w:val="en-GB"/>
        </w:rPr>
        <w:t>s</w:t>
      </w:r>
      <w:r w:rsidR="0095130E" w:rsidRPr="0095130E">
        <w:rPr>
          <w:lang w:val="en-GB"/>
        </w:rPr>
        <w:t xml:space="preserve"> prefer similar </w:t>
      </w:r>
      <w:r w:rsidR="00F859DC">
        <w:rPr>
          <w:lang w:val="en-GB"/>
        </w:rPr>
        <w:t xml:space="preserve">habitats </w:t>
      </w:r>
      <w:r w:rsidR="0095130E">
        <w:rPr>
          <w:lang w:val="en-GB"/>
        </w:rPr>
        <w:t>where they can</w:t>
      </w:r>
      <w:r w:rsidR="0095130E" w:rsidRPr="0095130E">
        <w:rPr>
          <w:lang w:val="en-GB"/>
        </w:rPr>
        <w:t xml:space="preserve"> breed at high densities.</w:t>
      </w:r>
      <w:r w:rsidR="00F859DC">
        <w:rPr>
          <w:lang w:val="en-GB"/>
        </w:rPr>
        <w:t xml:space="preserve"> Furthermore, </w:t>
      </w:r>
      <w:r w:rsidR="000F142F">
        <w:rPr>
          <w:lang w:val="en-GB"/>
        </w:rPr>
        <w:t xml:space="preserve">migratory </w:t>
      </w:r>
      <w:r w:rsidR="00F859DC" w:rsidRPr="00F859DC">
        <w:rPr>
          <w:lang w:val="en-GB"/>
        </w:rPr>
        <w:t xml:space="preserve">Pied Flycatchers arrive at the </w:t>
      </w:r>
      <w:r w:rsidR="000F142F">
        <w:rPr>
          <w:lang w:val="en-GB"/>
        </w:rPr>
        <w:t>breeding sites</w:t>
      </w:r>
      <w:r w:rsidR="00F859DC" w:rsidRPr="00F859DC">
        <w:rPr>
          <w:lang w:val="en-GB"/>
        </w:rPr>
        <w:t xml:space="preserve"> later than </w:t>
      </w:r>
      <w:r w:rsidR="000F142F">
        <w:rPr>
          <w:lang w:val="en-GB"/>
        </w:rPr>
        <w:t xml:space="preserve">resident </w:t>
      </w:r>
      <w:r w:rsidR="00F859DC" w:rsidRPr="00F859DC">
        <w:rPr>
          <w:lang w:val="en-GB"/>
        </w:rPr>
        <w:t xml:space="preserve">Great </w:t>
      </w:r>
      <w:r w:rsidR="009905F3">
        <w:rPr>
          <w:lang w:val="en-GB"/>
        </w:rPr>
        <w:t>T</w:t>
      </w:r>
      <w:r w:rsidR="00F859DC" w:rsidRPr="00F859DC">
        <w:rPr>
          <w:lang w:val="en-GB"/>
        </w:rPr>
        <w:t xml:space="preserve">its. </w:t>
      </w:r>
      <w:r w:rsidR="0095130E">
        <w:rPr>
          <w:lang w:val="en-GB"/>
        </w:rPr>
        <w:t>T</w:t>
      </w:r>
      <w:r w:rsidR="00F859DC">
        <w:rPr>
          <w:lang w:val="en-GB"/>
        </w:rPr>
        <w:t>hese factors</w:t>
      </w:r>
      <w:r w:rsidR="0095130E">
        <w:rPr>
          <w:lang w:val="en-GB"/>
        </w:rPr>
        <w:t xml:space="preserve"> can result in competition for nesting places</w:t>
      </w:r>
      <w:r w:rsidR="00F859DC">
        <w:rPr>
          <w:lang w:val="en-GB"/>
        </w:rPr>
        <w:t xml:space="preserve"> with resident tits, which often leads to fatalities among Pied Flycatchers</w:t>
      </w:r>
      <w:r w:rsidR="004B79D2">
        <w:rPr>
          <w:lang w:val="en-GB"/>
        </w:rPr>
        <w:t xml:space="preserve"> </w:t>
      </w:r>
      <w:r w:rsidR="004B79D2">
        <w:rPr>
          <w:lang w:val="en-GB"/>
        </w:rPr>
        <w:fldChar w:fldCharType="begin" w:fldLock="1"/>
      </w:r>
      <w:r w:rsidR="00056AFC">
        <w:rPr>
          <w:lang w:val="en-GB"/>
        </w:rPr>
        <w:instrText>ADDIN CSL_CITATION {"citationItems":[{"id":"ITEM-1","itemData":{"author":[{"dropping-particle":"","family":"Slagsvold","given":"Tore","non-dropping-particle":"","parse-names":false,"suffix":""}],"container-title":"Scandinavian Journal of Ornithology","id":"ITEM-1","issue":"2","issued":{"date-parts":[["1975"]]},"page":"179-190","title":"Competition between the Great Tit Parus major and the Pied Flycatcher Ficedula hypoleuca in the Breeding Season","type":"article-journal","volume":"6"},"uris":["http://www.mendeley.com/documents/?uuid=d816041a-876f-40b3-86e7-3cb7051d6c5c"]},{"id":"ITEM-2","itemData":{"DOI":"10.1186/s12983-017-0246-5","ISSN":"17429994","abstract":"© 2017 The Author(s). Background: Social learning allows animals to eavesdrop on ecologically relevant knowledge of competitors in their environment. This is especially important when selecting a habitat if individuals have relatively little personal information on habitat quality. It is known that birds can use both conspecific and heterospecific information for social learning, but little is known about the relative importance of each information type. If provided with the choice between them, we expected that animals should copy the behaviour of conspecifics, as these confer the best information for that species. We tested this hypothesis in the field for Pied Flycatchers Ficedula hypoleuca arriving at their breeding grounds to select a nest box for breeding. We assigned arbitrary symbols to nest boxes of breeding pied flycatchers (conspecifics) and blue and great tits, Cyanistes caeruleus and Parus major (heterospecifics), in 2014 and 2016 in two areas with different densities of tits and flycatchers. After ca 50% of flycatchers had returned and a flycatcher symbol was assigned to their nest box, we gave the later arriving flycatchers the choice between empty nest boxes with either a conspecific (flycatcher) or a heterospecific (tit) symbol. Results: As expected, Pied Flycatchers copied the perceived nest box choice of conspecifics, but only in areas that were dominated by flycatchers. Against our initial expectation, flycatchers copied the perceived choice of heterospecifics in the area heavily dominated by tits, even though conspecific minority information was present. Conclusions: Our results confirm that the relative density of conspecifics and heterospecifics modulates the propensity to  copy or reject novel behavioural traits. By contrasting conspecific and heterospecific ecology in the same study design we were able to draw more general conclusions about the role of fluctuating densities on social information use.","author":[{"dropping-particle":"","family":"Samplonius","given":"Jelmer M.","non-dropping-particle":"","parse-names":false,"suffix":""},{"dropping-particle":"","family":"Kromhout Van Der Meer","given":"Iris M.","non-dropping-particle":"","parse-names":false,"suffix":""},{"dropping-particle":"","family":"Both","given":"Christiaan","non-dropping-particle":"","parse-names":false,"suffix":""}],"container-title":"Frontiers in Zoology","id":"ITEM-2","issue":"1","issued":{"date-parts":[["2017"]]},"page":"1-8","publisher":"Frontiers in Zoology","title":"Nest site preference depends on the relative density of conspecifics and heterospecifics in wild birds","type":"article-journal","volume":"14"},"uris":["http://www.mendeley.com/documents/?uuid=5c5b52b9-8b24-45dd-bdee-99106fb31bde"]}],"mendeley":{"formattedCitation":"(Slagsvold, 1975; Samplonius &lt;i&gt;et al.&lt;/i&gt;, 2017)","plainTextFormattedCitation":"(Slagsvold, 1975; Samplonius et al., 2017)","previouslyFormattedCitation":"(Slagsvold, 1975; Samplonius &lt;i&gt;et al.&lt;/i&gt;, 2017)"},"properties":{"noteIndex":0},"schema":"https://github.com/citation-style-language/schema/raw/master/csl-citation.json"}</w:instrText>
      </w:r>
      <w:r w:rsidR="004B79D2">
        <w:rPr>
          <w:lang w:val="en-GB"/>
        </w:rPr>
        <w:fldChar w:fldCharType="separate"/>
      </w:r>
      <w:r w:rsidR="004B79D2" w:rsidRPr="004B79D2">
        <w:rPr>
          <w:noProof/>
          <w:lang w:val="en-GB"/>
        </w:rPr>
        <w:t xml:space="preserve">(Slagsvold, 1975; Samplonius </w:t>
      </w:r>
      <w:r w:rsidR="004B79D2" w:rsidRPr="004B79D2">
        <w:rPr>
          <w:i/>
          <w:noProof/>
          <w:lang w:val="en-GB"/>
        </w:rPr>
        <w:t>et al.</w:t>
      </w:r>
      <w:r w:rsidR="004B79D2" w:rsidRPr="004B79D2">
        <w:rPr>
          <w:noProof/>
          <w:lang w:val="en-GB"/>
        </w:rPr>
        <w:t>, 2017)</w:t>
      </w:r>
      <w:r w:rsidR="004B79D2">
        <w:rPr>
          <w:lang w:val="en-GB"/>
        </w:rPr>
        <w:fldChar w:fldCharType="end"/>
      </w:r>
      <w:r w:rsidR="004B79D2">
        <w:rPr>
          <w:lang w:val="en-GB"/>
        </w:rPr>
        <w:t xml:space="preserve">. </w:t>
      </w:r>
      <w:r w:rsidR="00F859DC" w:rsidRPr="00D364B2">
        <w:rPr>
          <w:lang w:val="en-GB"/>
        </w:rPr>
        <w:t>However, Pied Flycatchers tend to prefer settling near Great Tits. This might be because judging the environment for food and safety is time consuming, thus copying the Great Tit nesting p</w:t>
      </w:r>
      <w:r w:rsidR="004B79D2">
        <w:rPr>
          <w:lang w:val="en-GB"/>
        </w:rPr>
        <w:t xml:space="preserve">lace choice saves a lot of time </w:t>
      </w:r>
      <w:r w:rsidR="004B79D2">
        <w:rPr>
          <w:lang w:val="en-GB"/>
        </w:rPr>
        <w:fldChar w:fldCharType="begin" w:fldLock="1"/>
      </w:r>
      <w:r w:rsidR="00056AFC">
        <w:rPr>
          <w:lang w:val="en-GB"/>
        </w:rPr>
        <w:instrText>ADDIN CSL_CITATION {"citationItems":[{"id":"ITEM-1","itemData":{"DOI":"10.1186/s12983-017-0246-5","ISSN":"17429994","abstract":"© 2017 The Author(s). Background: Social learning allows animals to eavesdrop on ecologically relevant knowledge of competitors in their environment. This is especially important when selecting a habitat if individuals have relatively little personal information on habitat quality. It is known that birds can use both conspecific and heterospecific information for social learning, but little is known about the relative importance of each information type. If provided with the choice between them, we expected that animals should copy the behaviour of conspecifics, as these confer the best information for that species. We tested this hypothesis in the field for Pied Flycatchers Ficedula hypoleuca arriving at their breeding grounds to select a nest box for breeding. We assigned arbitrary symbols to nest boxes of breeding pied flycatchers (conspecifics) and blue and great tits, Cyanistes caeruleus and Parus major (heterospecifics), in 2014 and 2016 in two areas with different densities of tits and flycatchers. After ca 50% of flycatchers had returned and a flycatcher symbol was assigned to their nest box, we gave the later arriving flycatchers the choice between empty nest boxes with either a conspecific (flycatcher) or a heterospecific (tit) symbol. Results: As expected, Pied Flycatchers copied the perceived nest box choice of conspecifics, but only in areas that were dominated by flycatchers. Against our initial expectation, flycatchers copied the perceived choice of heterospecifics in the area heavily dominated by tits, even though conspecific minority information was present. Conclusions: Our results confirm that the relative density of conspecifics and heterospecifics modulates the propensity to  copy or reject novel behavioural traits. By contrasting conspecific and heterospecific ecology in the same study design we were able to draw more general conclusions about the role of fluctuating densities on social information use.","author":[{"dropping-particle":"","family":"Samplonius","given":"Jelmer M.","non-dropping-particle":"","parse-names":false,"suffix":""},{"dropping-particle":"","family":"Kromhout Van Der Meer","given":"Iris M.","non-dropping-particle":"","parse-names":false,"suffix":""},{"dropping-particle":"","family":"Both","given":"Christiaan","non-dropping-particle":"","parse-names":false,"suffix":""}],"container-title":"Frontiers in Zoology","id":"ITEM-1","issue":"1","issued":{"date-parts":[["2017"]]},"page":"1-8","publisher":"Frontiers in Zoology","title":"Nest site preference depends on the relative density of conspecifics and heterospecifics in wild birds","type":"article-journal","volume":"14"},"uris":["http://www.mendeley.com/documents/?uuid=5c5b52b9-8b24-45dd-bdee-99106fb31bde"]}],"mendeley":{"formattedCitation":"(Samplonius &lt;i&gt;et al.&lt;/i&gt;, 2017)","plainTextFormattedCitation":"(Samplonius et al., 2017)","previouslyFormattedCitation":"(Samplonius &lt;i&gt;et al.&lt;/i&gt;, 2017)"},"properties":{"noteIndex":0},"schema":"https://github.com/citation-style-language/schema/raw/master/csl-citation.json"}</w:instrText>
      </w:r>
      <w:r w:rsidR="004B79D2">
        <w:rPr>
          <w:lang w:val="en-GB"/>
        </w:rPr>
        <w:fldChar w:fldCharType="separate"/>
      </w:r>
      <w:r w:rsidR="004B79D2" w:rsidRPr="004B79D2">
        <w:rPr>
          <w:noProof/>
          <w:lang w:val="en-GB"/>
        </w:rPr>
        <w:t xml:space="preserve">(Samplonius </w:t>
      </w:r>
      <w:r w:rsidR="004B79D2" w:rsidRPr="004B79D2">
        <w:rPr>
          <w:i/>
          <w:noProof/>
          <w:lang w:val="en-GB"/>
        </w:rPr>
        <w:t>et al.</w:t>
      </w:r>
      <w:r w:rsidR="004B79D2" w:rsidRPr="004B79D2">
        <w:rPr>
          <w:noProof/>
          <w:lang w:val="en-GB"/>
        </w:rPr>
        <w:t>, 2017)</w:t>
      </w:r>
      <w:r w:rsidR="004B79D2">
        <w:rPr>
          <w:lang w:val="en-GB"/>
        </w:rPr>
        <w:fldChar w:fldCharType="end"/>
      </w:r>
      <w:r w:rsidR="004B79D2">
        <w:rPr>
          <w:lang w:val="en-GB"/>
        </w:rPr>
        <w:t xml:space="preserve">. </w:t>
      </w:r>
      <w:r w:rsidR="00312718" w:rsidRPr="00367BBD">
        <w:rPr>
          <w:lang w:val="en-GB"/>
        </w:rPr>
        <w:t>Finally,</w:t>
      </w:r>
      <w:r w:rsidR="000F142F">
        <w:rPr>
          <w:lang w:val="en-GB"/>
        </w:rPr>
        <w:t xml:space="preserve"> we estimated </w:t>
      </w:r>
      <w:r w:rsidR="00931AA2">
        <w:rPr>
          <w:lang w:val="en-GB"/>
        </w:rPr>
        <w:t>habitat quality</w:t>
      </w:r>
      <w:r w:rsidR="00312718" w:rsidRPr="00367BBD">
        <w:rPr>
          <w:lang w:val="en-GB"/>
        </w:rPr>
        <w:t xml:space="preserve"> </w:t>
      </w:r>
      <w:r w:rsidR="00931AA2">
        <w:rPr>
          <w:lang w:val="en-GB"/>
        </w:rPr>
        <w:t>by looking at the proportion of oaks</w:t>
      </w:r>
      <w:r w:rsidR="009905F3">
        <w:rPr>
          <w:lang w:val="en-GB"/>
        </w:rPr>
        <w:t xml:space="preserve"> on both territorial and plot level</w:t>
      </w:r>
      <w:r w:rsidR="00931AA2">
        <w:rPr>
          <w:lang w:val="en-GB"/>
        </w:rPr>
        <w:t xml:space="preserve">. </w:t>
      </w:r>
      <w:r w:rsidR="00B92392" w:rsidRPr="00367BBD">
        <w:rPr>
          <w:lang w:val="en-GB"/>
        </w:rPr>
        <w:t xml:space="preserve">Pied Flycatchers </w:t>
      </w:r>
      <w:r w:rsidR="000F142F">
        <w:rPr>
          <w:lang w:val="en-GB"/>
        </w:rPr>
        <w:t>preferably</w:t>
      </w:r>
      <w:r w:rsidR="00B92392" w:rsidRPr="00367BBD">
        <w:rPr>
          <w:lang w:val="en-GB"/>
        </w:rPr>
        <w:t xml:space="preserve"> breed in </w:t>
      </w:r>
      <w:r w:rsidR="000F142F">
        <w:rPr>
          <w:lang w:val="en-GB"/>
        </w:rPr>
        <w:t>oak</w:t>
      </w:r>
      <w:r w:rsidR="000F142F" w:rsidRPr="00367BBD">
        <w:rPr>
          <w:lang w:val="en-GB"/>
        </w:rPr>
        <w:t xml:space="preserve"> </w:t>
      </w:r>
      <w:r w:rsidR="00B92392" w:rsidRPr="00367BBD">
        <w:rPr>
          <w:lang w:val="en-GB"/>
        </w:rPr>
        <w:t xml:space="preserve">habitat </w:t>
      </w:r>
      <w:r w:rsidR="000F142F">
        <w:rPr>
          <w:lang w:val="en-GB"/>
        </w:rPr>
        <w:t>as o</w:t>
      </w:r>
      <w:r w:rsidR="00B92392" w:rsidRPr="006A56AE">
        <w:rPr>
          <w:lang w:val="en-GB"/>
        </w:rPr>
        <w:t>aks are prefer</w:t>
      </w:r>
      <w:r w:rsidR="00312718" w:rsidRPr="006A56AE">
        <w:rPr>
          <w:lang w:val="en-GB"/>
        </w:rPr>
        <w:t>r</w:t>
      </w:r>
      <w:r w:rsidR="00B92392" w:rsidRPr="006A56AE">
        <w:rPr>
          <w:lang w:val="en-GB"/>
        </w:rPr>
        <w:t>ed by cate</w:t>
      </w:r>
      <w:r w:rsidR="00312718" w:rsidRPr="006A56AE">
        <w:rPr>
          <w:lang w:val="en-GB"/>
        </w:rPr>
        <w:t>r</w:t>
      </w:r>
      <w:r w:rsidR="00B92392" w:rsidRPr="006A56AE">
        <w:rPr>
          <w:lang w:val="en-GB"/>
        </w:rPr>
        <w:t xml:space="preserve">pillars </w:t>
      </w:r>
      <w:r w:rsidR="000F142F">
        <w:rPr>
          <w:lang w:val="en-GB"/>
        </w:rPr>
        <w:t>and caterpillars represent an important proportion of nestling diet</w:t>
      </w:r>
      <w:r w:rsidR="00312718" w:rsidRPr="006A56AE">
        <w:rPr>
          <w:lang w:val="en-GB"/>
        </w:rPr>
        <w:t xml:space="preserve"> </w:t>
      </w:r>
      <w:r w:rsidR="007D7703">
        <w:rPr>
          <w:lang w:val="en-GB"/>
        </w:rPr>
        <w:fldChar w:fldCharType="begin" w:fldLock="1"/>
      </w:r>
      <w:r w:rsidR="00056AFC">
        <w:rPr>
          <w:lang w:val="en-GB"/>
        </w:rPr>
        <w:instrText>ADDIN CSL_CITATION {"citationItems":[{"id":"ITEM-1","itemData":{"DOI":"10.2307/1934037","ISBN":"9788578110796","ISSN":"00129658","PMID":"25246403","abstract":"Concentration in the spring of feeding by caterpillars of the winter moth, Operophtera brumata L., and other species of Lepidoptera on oak trees in England is believed to be related to seasonal changes in the texture and chemical composition of the leaves. Increasing leaf toughness is a proximate, though probably not ultimate, factor preventing late larval feeding by the winter moth, the commonest spring species on oak. Early feeding coincides with maximum leaf protein content and mimum leaf sugar content, with suggests that availability of nitrogen, rather than of carbohydrate, may be a limiting factor for spring-feeding larvae. The content of oak leaf tannins, which inhibit the growth of winter moth larvae, increases during the summer and may render leaves less suitable for insect growth by further reducing the availability of nitrogen and perhaps also by influencing leaf palatability. Oak trees are extensively damaged by insect attack, and it is likely that leaf tannins have a defensive function against insects as well as against other herbivores and against pathogens.","author":[{"dropping-particle":"","family":"Feeny","given":"Paul","non-dropping-particle":"","parse-names":false,"suffix":""}],"container-title":"Ecology","id":"ITEM-1","issue":"4","issued":{"date-parts":[["1970"]]},"page":"565-581","title":"Seasonal Changes in Oak Leaf Tannins and Nutrients as a Cause of Spring Feeding by Winter Moth Caterpillars","type":"article-journal","volume":"51"},"uris":["http://www.mendeley.com/documents/?uuid=c1d1d0e1-b897-497a-8ea6-f1c60d723ef3"]},{"id":"ITEM-2","itemData":{"ISBN":"1365-2311","author":[{"dropping-particle":"","family":"Forkner","given":"Rebecca E.","non-dropping-particle":"","parse-names":false,"suffix":""},{"dropping-particle":"","family":"Marquis","given":"Robert J.","non-dropping-particle":"","parse-names":false,"suffix":""},{"dropping-particle":"","family":"Lill","given":"John T","non-dropping-particle":"","parse-names":false,"suffix":""}],"container-title":"Ecological Entomology","id":"ITEM-2","issued":{"date-parts":[["2004"]]},"page":"174-187","title":"Feeny revisited: condensed tannins as anti-herbivore defences in leaf chewing herbivore communitites of Quercus","type":"article-journal","volume":"29"},"uris":["http://www.mendeley.com/documents/?uuid=88aa5fdd-d18d-4c94-8007-8567510e7d62"]}],"mendeley":{"formattedCitation":"(Feeny, 1970; Forkner &lt;i&gt;et al.&lt;/i&gt;, 2004)","plainTextFormattedCitation":"(Feeny, 1970; Forkner et al., 2004)","previouslyFormattedCitation":"(Feeny, 1970; Forkner &lt;i&gt;et al.&lt;/i&gt;, 2004)"},"properties":{"noteIndex":0},"schema":"https://github.com/citation-style-language/schema/raw/master/csl-citation.json"}</w:instrText>
      </w:r>
      <w:r w:rsidR="007D7703">
        <w:rPr>
          <w:lang w:val="en-GB"/>
        </w:rPr>
        <w:fldChar w:fldCharType="separate"/>
      </w:r>
      <w:r w:rsidR="007D7703" w:rsidRPr="007D7703">
        <w:rPr>
          <w:noProof/>
          <w:lang w:val="en-GB"/>
        </w:rPr>
        <w:t xml:space="preserve">(Feeny, 1970; Forkner </w:t>
      </w:r>
      <w:r w:rsidR="007D7703" w:rsidRPr="007D7703">
        <w:rPr>
          <w:i/>
          <w:noProof/>
          <w:lang w:val="en-GB"/>
        </w:rPr>
        <w:t>et al.</w:t>
      </w:r>
      <w:r w:rsidR="007D7703" w:rsidRPr="007D7703">
        <w:rPr>
          <w:noProof/>
          <w:lang w:val="en-GB"/>
        </w:rPr>
        <w:t>, 2004)</w:t>
      </w:r>
      <w:r w:rsidR="007D7703">
        <w:rPr>
          <w:lang w:val="en-GB"/>
        </w:rPr>
        <w:fldChar w:fldCharType="end"/>
      </w:r>
    </w:p>
    <w:p w14:paraId="666B9578" w14:textId="2020CBF3" w:rsidR="006D13F9" w:rsidRPr="000F7F75" w:rsidRDefault="006D13F9" w:rsidP="001F6348">
      <w:pPr>
        <w:pStyle w:val="NoSpacing"/>
        <w:jc w:val="both"/>
        <w:rPr>
          <w:lang w:val="en-GB"/>
        </w:rPr>
      </w:pPr>
      <w:r w:rsidRPr="000F7F75">
        <w:rPr>
          <w:b/>
          <w:lang w:val="en-GB"/>
        </w:rPr>
        <w:lastRenderedPageBreak/>
        <w:t>Methods</w:t>
      </w:r>
    </w:p>
    <w:p w14:paraId="48520FE9" w14:textId="5E87995E" w:rsidR="006D13F9" w:rsidRPr="000F7F75" w:rsidRDefault="006D13F9" w:rsidP="001F6348">
      <w:pPr>
        <w:pStyle w:val="NoSpacing"/>
        <w:jc w:val="both"/>
        <w:rPr>
          <w:i/>
          <w:lang w:val="en-GB"/>
        </w:rPr>
      </w:pPr>
      <w:r w:rsidRPr="000F7F75">
        <w:rPr>
          <w:i/>
          <w:lang w:val="en-GB"/>
        </w:rPr>
        <w:t>Study areas</w:t>
      </w:r>
    </w:p>
    <w:p w14:paraId="371BE3CD" w14:textId="5B35949A" w:rsidR="00295F91" w:rsidRDefault="006D13F9" w:rsidP="001F6348">
      <w:pPr>
        <w:pStyle w:val="NoSpacing"/>
        <w:jc w:val="both"/>
        <w:rPr>
          <w:lang w:val="en-GB"/>
        </w:rPr>
      </w:pPr>
      <w:r w:rsidRPr="000F7F75">
        <w:rPr>
          <w:lang w:val="en-GB"/>
        </w:rPr>
        <w:t xml:space="preserve">Research on the Pied Flycatchers has been conducted since 2007 in two national parks in the Netherlands; </w:t>
      </w:r>
      <w:proofErr w:type="spellStart"/>
      <w:r w:rsidRPr="000F7F75">
        <w:rPr>
          <w:lang w:val="en-GB"/>
        </w:rPr>
        <w:t>Drents</w:t>
      </w:r>
      <w:proofErr w:type="spellEnd"/>
      <w:r w:rsidRPr="000F7F75">
        <w:rPr>
          <w:lang w:val="en-GB"/>
        </w:rPr>
        <w:t xml:space="preserve">-Friese Wold and </w:t>
      </w:r>
      <w:proofErr w:type="spellStart"/>
      <w:r w:rsidRPr="000F7F75">
        <w:rPr>
          <w:lang w:val="en-GB"/>
        </w:rPr>
        <w:t>Dwingelderveld</w:t>
      </w:r>
      <w:proofErr w:type="spellEnd"/>
      <w:r w:rsidRPr="000F7F75">
        <w:rPr>
          <w:lang w:val="en-GB"/>
        </w:rPr>
        <w:t xml:space="preserve">. Research has been conducted in plots which are defined as the area were the pied flycatcher is able to breed in nest boxes which were placed in these areas. In this study, we focus on ‘new plots’ which were established in 2017 and 2018 and on a subset of the ‘old plots’ which were established in 2007 (Fig.1). The old study plots (fig. 1, plot 1-12) vary in surface area between 50 hectare with 100 nest boxes and 20 hectare with 50 nest boxes </w:t>
      </w:r>
      <w:r w:rsidRPr="000F7F75">
        <w:rPr>
          <w:lang w:val="en-GB"/>
        </w:rPr>
        <w:fldChar w:fldCharType="begin" w:fldLock="1"/>
      </w:r>
      <w:r w:rsidR="00056AFC">
        <w:rPr>
          <w:lang w:val="en-GB"/>
        </w:rPr>
        <w:instrText>ADDIN CSL_CITATION {"citationItems":[{"id":"ITEM-1","itemData":{"DOI":"10.5253/arde.v105i1.a2","ISSN":"0373-2266","abstract":"Avian breeding populations have been shown to be regulated by territorial behaviour, often creating a surplus of non-breeding individuals. However, most evidence is of a male non-breeder surplus, whereas for a surplus to actually buffer a population both non-breeding males and females should be present. Here, we provide descriptive and experimental evidence for the existence of a population buffer consisting of mostly male and potentially also female Pied Flycatchers using nest box areas. First we show that local recruits often do not breed in their first year, with 23% of all recruiting males observed breeding in their first year, and 51% of females. When accounting for mortality in the years prior to observed first breeding, we estimate that only 9% of all first-year males breed locally, and 29% of first-year females. Similar percentages of first-year flycatchers skipping breeding have been observed in other study populations. We show that in the year of new establishment of our nest box plots, most known-aged flycatchers were first-year birds (77%), whereas after establish- ment, recruiting immigrants from the same source population were mostly older (28% first-year birds). An experimental removal of paired flycatchers from one study plot in two years (19 and 58 individuals removed) resulted in complete replacement by males and females. Male but not female replacements were younger than removed individuals. These results imply that a non-breeding surplus is present in Pied Flycatcher populations. The average later age at first- breeding in males compared to females, suggests that this non-breeding surplus is strongly male-biased. Skipping breeding in the first year(s) is not just caused by shortage of suitable nesting sites, as we observed on average 12% of males defending a nest box without pairing up with a female. Using stable isotopes ratios, we show that non-breeding first-year individuals do not stay at their African wintering grounds. Competition for nest sites is one cause for refraining from breeding, as shown by our experiments, but cannot be the sole cause, as many nest boxes remain unused in a season, and up to 20% of territorial males defend a nest box without pairing up with a female. We hypothesize that many young flycatchers arrive too late for breeding and are therefore not seen in their first year. Indeed first-year Pied Flycatchers that do breed/defend a nest box arrive on average later at the breeding grounds, and we argue that th…","author":[{"dropping-particle":"","family":"Both","given":"Christiaan","non-dropping-particle":"","parse-names":false,"suffix":""},{"dropping-particle":"","family":"Burger","given":"Claudia","non-dropping-particle":"","parse-names":false,"suffix":""},{"dropping-particle":"","family":"Ouwehand","given":"Janne","non-dropping-particle":"","parse-names":false,"suffix":""},{"dropping-particle":"","family":"Samplonius","given":"Jelmer M.","non-dropping-particle":"","parse-names":false,"suffix":""},{"dropping-particle":"","family":"Ubels","given":"Richard","non-dropping-particle":"","parse-names":false,"suffix":""},{"dropping-particle":"","family":"Bijlsma","given":"Rob G.","non-dropping-particle":"","parse-names":false,"suffix":""}],"container-title":"Ardea","id":"ITEM-1","issue":"1","issued":{"date-parts":[["2017"]]},"page":"43-60","title":"Delayed Age at First Breeding and Experimental Removals Show Large Non-Breeding Surplus in Pied Flycatchers","type":"article-journal","volume":"105"},"uris":["http://www.mendeley.com/documents/?uuid=b98ace60-39cc-4814-a28b-d6b00279e4fb"]}],"mendeley":{"formattedCitation":"(Both &lt;i&gt;et al.&lt;/i&gt;, 2017)","plainTextFormattedCitation":"(Both et al., 2017)","previouslyFormattedCitation":"(Both &lt;i&gt;et al.&lt;/i&gt;, 2017)"},"properties":{"noteIndex":0},"schema":"https://github.com/citation-style-language/schema/raw/master/csl-citation.json"}</w:instrText>
      </w:r>
      <w:r w:rsidRPr="000F7F75">
        <w:rPr>
          <w:lang w:val="en-GB"/>
        </w:rPr>
        <w:fldChar w:fldCharType="separate"/>
      </w:r>
      <w:r w:rsidRPr="000F7F75">
        <w:rPr>
          <w:noProof/>
          <w:lang w:val="en-GB"/>
        </w:rPr>
        <w:t xml:space="preserve">(Both </w:t>
      </w:r>
      <w:r w:rsidRPr="000F7F75">
        <w:rPr>
          <w:i/>
          <w:noProof/>
          <w:lang w:val="en-GB"/>
        </w:rPr>
        <w:t>et al.</w:t>
      </w:r>
      <w:r w:rsidRPr="000F7F75">
        <w:rPr>
          <w:noProof/>
          <w:lang w:val="en-GB"/>
        </w:rPr>
        <w:t>, 2017)</w:t>
      </w:r>
      <w:r w:rsidRPr="000F7F75">
        <w:rPr>
          <w:lang w:val="en-GB"/>
        </w:rPr>
        <w:fldChar w:fldCharType="end"/>
      </w:r>
      <w:r w:rsidRPr="000F7F75">
        <w:rPr>
          <w:lang w:val="en-GB"/>
        </w:rPr>
        <w:t xml:space="preserve">. The new study plots consist either of 15 nest boxes (Fig.1, red dots) or of 20 nest boxes (Fig.1, green dots) and the distance between the nest boxes is approximately 50 meters. The habitat of the old plots ranges from mostly deciduous or coniferous trees to a mixture of both tree species. When the plot consisted of mostly deciduous trees, the most abundant tree species was the common oak. When the plot consisted mostly of coniferous trees, the most abundant tree species was the scots pine </w:t>
      </w:r>
      <w:r w:rsidRPr="000F7F75">
        <w:rPr>
          <w:lang w:val="en-GB"/>
        </w:rPr>
        <w:fldChar w:fldCharType="begin" w:fldLock="1"/>
      </w:r>
      <w:r w:rsidR="00056AFC">
        <w:rPr>
          <w:lang w:val="en-GB"/>
        </w:rPr>
        <w:instrText>ADDIN CSL_CITATION {"citationItems":[{"id":"ITEM-1","itemData":{"DOI":"10.5253/arde.v104i1.a1","ISSN":"0373-2266","abstract":"Timing of arrival in long-distance migration could have enormous fitness consequences: too early arrival impairs survival chances, whereas too late arrival reduces current reproductive success. Evolution thus may have favoured a phenotype that arrived at the optimal time. However, individuals within populations of long-distance migrant species arrive over a considerable time span, and often show consistency in whether they are early or late. This repeatability in arrival varies between studies, and we hypothesise it to be affected by conditions encountered en route or in winter. Here we report spring arrival dates of Pied Flycatchers Ficedula hypoleuca to their Dutch breeding sites during eight consecutive years. Our field estimates of arrival were highly accurate, as validated by geolocator data on the same individuals. Years differed in mean arrival dates. Within years and sexes, arrival date generally extended across more than two weeks. First-year individuals arrived on average 4-5 days later than older individuals. Using repeated arrival dates of more than 500 individuals we show that (1) the overall arrival repeatabilities were similar for females and males, (2) arrival repeatabilities varied temporally, with individuals in subsequent years having sometimes moderate (R=0.2) and sometimes rather high (&gt;0.40) repeatabilities, and (3) individual females arrived later in their first than in their second year. In females, repeatabilities of arrival and laying dates were similar. We suggest that individual flycatchers have a high individual consistency in their spring migration departure date from the wintering grounds. However, expression of this individual schedule could be much affected by environmental circumstances at the wintering grounds or what is encountered en route, determining whether this variation is still present at arrival on the breeding grounds. Sexes seemed to differ in this respect, as year-to-year variation in repeatabilities of timing was explained by individual consistency in females, but not in males. We discuss the relevance of the observed variation for the evolutionary potential when environments change.","author":[{"dropping-particle":"","family":"Both","given":"Christiaan","non-dropping-particle":"","parse-names":false,"suffix":""},{"dropping-particle":"","family":"Bijlsma","given":"Rob G.","non-dropping-particle":"","parse-names":false,"suffix":""},{"dropping-particle":"","family":"Ouwehand","given":"Janne","non-dropping-particle":"","parse-names":false,"suffix":""}],"container-title":"Ardea","id":"ITEM-1","issue":"1","issued":{"date-parts":[["2016"]]},"page":"3-21","title":"Repeatability in Spring Arrival Dates in Pied Flycatchers Varies Among Years and Sexes","type":"article-journal","volume":"104"},"uris":["http://www.mendeley.com/documents/?uuid=d2baf2a3-97f7-4106-ad92-a7ba764a76fd"]}],"mendeley":{"formattedCitation":"(Both &lt;i&gt;et al.&lt;/i&gt;, 2016)","plainTextFormattedCitation":"(Both et al., 2016)","previouslyFormattedCitation":"(Both &lt;i&gt;et al.&lt;/i&gt;, 2016)"},"properties":{"noteIndex":0},"schema":"https://github.com/citation-style-language/schema/raw/master/csl-citation.json"}</w:instrText>
      </w:r>
      <w:r w:rsidRPr="000F7F75">
        <w:rPr>
          <w:lang w:val="en-GB"/>
        </w:rPr>
        <w:fldChar w:fldCharType="separate"/>
      </w:r>
      <w:r w:rsidRPr="000F7F75">
        <w:rPr>
          <w:noProof/>
          <w:lang w:val="en-GB"/>
        </w:rPr>
        <w:t xml:space="preserve">(Both </w:t>
      </w:r>
      <w:r w:rsidRPr="000F7F75">
        <w:rPr>
          <w:i/>
          <w:noProof/>
          <w:lang w:val="en-GB"/>
        </w:rPr>
        <w:t>et al.</w:t>
      </w:r>
      <w:r w:rsidRPr="000F7F75">
        <w:rPr>
          <w:noProof/>
          <w:lang w:val="en-GB"/>
        </w:rPr>
        <w:t>, 2016)</w:t>
      </w:r>
      <w:r w:rsidRPr="000F7F75">
        <w:rPr>
          <w:lang w:val="en-GB"/>
        </w:rPr>
        <w:fldChar w:fldCharType="end"/>
      </w:r>
      <w:r w:rsidRPr="000F7F75">
        <w:rPr>
          <w:lang w:val="en-GB"/>
        </w:rPr>
        <w:t xml:space="preserve">.   </w:t>
      </w:r>
    </w:p>
    <w:p w14:paraId="097E68AE" w14:textId="3192AC64" w:rsidR="00295F91" w:rsidRDefault="009141BE" w:rsidP="001F6348">
      <w:pPr>
        <w:pStyle w:val="NoSpacing"/>
        <w:jc w:val="both"/>
        <w:rPr>
          <w:lang w:val="en-GB"/>
        </w:rPr>
      </w:pPr>
      <w:r w:rsidRPr="000F7F75">
        <w:rPr>
          <w:b/>
          <w:noProof/>
          <w:lang w:val="en-GB"/>
        </w:rPr>
        <mc:AlternateContent>
          <mc:Choice Requires="wpg">
            <w:drawing>
              <wp:anchor distT="0" distB="0" distL="114300" distR="114300" simplePos="0" relativeHeight="251660288" behindDoc="0" locked="0" layoutInCell="1" allowOverlap="1" wp14:anchorId="4422FCBA" wp14:editId="62EC4700">
                <wp:simplePos x="0" y="0"/>
                <wp:positionH relativeFrom="margin">
                  <wp:align>left</wp:align>
                </wp:positionH>
                <wp:positionV relativeFrom="paragraph">
                  <wp:posOffset>258445</wp:posOffset>
                </wp:positionV>
                <wp:extent cx="2482850" cy="3366248"/>
                <wp:effectExtent l="0" t="0" r="0" b="5715"/>
                <wp:wrapThrough wrapText="bothSides">
                  <wp:wrapPolygon edited="0">
                    <wp:start x="0" y="0"/>
                    <wp:lineTo x="0" y="21514"/>
                    <wp:lineTo x="21379" y="21514"/>
                    <wp:lineTo x="21379" y="0"/>
                    <wp:lineTo x="0" y="0"/>
                  </wp:wrapPolygon>
                </wp:wrapThrough>
                <wp:docPr id="11" name="Group 11"/>
                <wp:cNvGraphicFramePr/>
                <a:graphic xmlns:a="http://schemas.openxmlformats.org/drawingml/2006/main">
                  <a:graphicData uri="http://schemas.microsoft.com/office/word/2010/wordprocessingGroup">
                    <wpg:wgp>
                      <wpg:cNvGrpSpPr/>
                      <wpg:grpSpPr>
                        <a:xfrm>
                          <a:off x="0" y="0"/>
                          <a:ext cx="2482850" cy="3366248"/>
                          <a:chOff x="57150" y="56078"/>
                          <a:chExt cx="2482850" cy="3366248"/>
                        </a:xfrm>
                      </wpg:grpSpPr>
                      <pic:pic xmlns:pic="http://schemas.openxmlformats.org/drawingml/2006/picture">
                        <pic:nvPicPr>
                          <pic:cNvPr id="9" name="Picture 9"/>
                          <pic:cNvPicPr>
                            <a:picLocks noChangeAspect="1"/>
                          </pic:cNvPicPr>
                        </pic:nvPicPr>
                        <pic:blipFill>
                          <a:blip r:embed="rId9"/>
                          <a:stretch>
                            <a:fillRect/>
                          </a:stretch>
                        </pic:blipFill>
                        <pic:spPr>
                          <a:xfrm>
                            <a:off x="57150" y="56078"/>
                            <a:ext cx="2482850" cy="2436297"/>
                          </a:xfrm>
                          <a:prstGeom prst="rect">
                            <a:avLst/>
                          </a:prstGeom>
                        </pic:spPr>
                      </pic:pic>
                      <wps:wsp>
                        <wps:cNvPr id="10" name="Text Box 10"/>
                        <wps:cNvSpPr txBox="1"/>
                        <wps:spPr>
                          <a:xfrm>
                            <a:off x="57150" y="2552376"/>
                            <a:ext cx="2482850" cy="869950"/>
                          </a:xfrm>
                          <a:prstGeom prst="rect">
                            <a:avLst/>
                          </a:prstGeom>
                          <a:solidFill>
                            <a:prstClr val="white"/>
                          </a:solidFill>
                          <a:ln>
                            <a:noFill/>
                          </a:ln>
                        </wps:spPr>
                        <wps:txbx>
                          <w:txbxContent>
                            <w:p w14:paraId="266C910F" w14:textId="77777777" w:rsidR="00CD33BF" w:rsidRPr="00CC5B88" w:rsidRDefault="00CD33BF" w:rsidP="006D13F9">
                              <w:pPr>
                                <w:pStyle w:val="Caption"/>
                                <w:rPr>
                                  <w:noProof/>
                                  <w:color w:val="000000" w:themeColor="text1"/>
                                  <w:sz w:val="16"/>
                                  <w:lang w:val="en-GB"/>
                                </w:rPr>
                              </w:pPr>
                              <w:r w:rsidRPr="00CC5B88">
                                <w:rPr>
                                  <w:color w:val="000000" w:themeColor="text1"/>
                                  <w:sz w:val="16"/>
                                  <w:lang w:val="en-GB"/>
                                </w:rPr>
                                <w:t xml:space="preserve">Figure 1: The study area of Pied Flycatcher divided in 2 national parks, </w:t>
                              </w:r>
                              <w:proofErr w:type="spellStart"/>
                              <w:r w:rsidRPr="00CC5B88">
                                <w:rPr>
                                  <w:color w:val="000000" w:themeColor="text1"/>
                                  <w:sz w:val="16"/>
                                  <w:lang w:val="en-GB"/>
                                </w:rPr>
                                <w:t>Drents</w:t>
                              </w:r>
                              <w:proofErr w:type="spellEnd"/>
                              <w:r w:rsidRPr="00CC5B88">
                                <w:rPr>
                                  <w:color w:val="000000" w:themeColor="text1"/>
                                  <w:sz w:val="16"/>
                                  <w:lang w:val="en-GB"/>
                                </w:rPr>
                                <w:t xml:space="preserve">-Friese Wold (A) and </w:t>
                              </w:r>
                              <w:proofErr w:type="spellStart"/>
                              <w:r w:rsidRPr="00CC5B88">
                                <w:rPr>
                                  <w:color w:val="000000" w:themeColor="text1"/>
                                  <w:sz w:val="16"/>
                                  <w:lang w:val="en-GB"/>
                                </w:rPr>
                                <w:t>Dwingelderveld</w:t>
                              </w:r>
                              <w:proofErr w:type="spellEnd"/>
                              <w:r w:rsidRPr="00CC5B88">
                                <w:rPr>
                                  <w:color w:val="000000" w:themeColor="text1"/>
                                  <w:sz w:val="16"/>
                                  <w:lang w:val="en-GB"/>
                                </w:rPr>
                                <w:t xml:space="preserve"> (B). The blue dots represent the old plots, the red dots represent the plots established in 2017 and the green dots represent the plots established in </w:t>
                              </w:r>
                              <w:r>
                                <w:rPr>
                                  <w:color w:val="000000" w:themeColor="text1"/>
                                  <w:sz w:val="16"/>
                                  <w:lang w:val="en-GB"/>
                                </w:rPr>
                                <w:t>2018. The size of the dots reflects the number</w:t>
                              </w:r>
                              <w:r w:rsidRPr="00CC5B88">
                                <w:rPr>
                                  <w:color w:val="000000" w:themeColor="text1"/>
                                  <w:sz w:val="16"/>
                                  <w:lang w:val="en-GB"/>
                                </w:rPr>
                                <w:t xml:space="preserve"> of the nest boxes in the plo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22FCBA" id="Group 11" o:spid="_x0000_s1026" style="position:absolute;left:0;text-align:left;margin-left:0;margin-top:20.35pt;width:195.5pt;height:265.05pt;z-index:251660288;mso-position-horizontal:left;mso-position-horizontal-relative:margin;mso-width-relative:margin;mso-height-relative:margin" coordorigin="571,560" coordsize="24828,336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571;top:560;width:24829;height:2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">
                  <v:imagedata r:id="rId10" o:title=""/>
                </v:shape>
                <v:shapetype id="_x0000_t202" coordsize="21600,21600" o:spt="202" path="m,l,21600r21600,l21600,xe">
                  <v:stroke joinstyle="miter"/>
                  <v:path gradientshapeok="t" o:connecttype="rect"/>
                </v:shapetype>
                <v:shape id="Text Box 10" o:spid="_x0000_s1028" type="#_x0000_t202" style="position:absolute;left:571;top:25523;width:24829;height:8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66C910F" w14:textId="77777777" w:rsidR="00CD33BF" w:rsidRPr="00CC5B88" w:rsidRDefault="00CD33BF" w:rsidP="006D13F9">
                        <w:pPr>
                          <w:pStyle w:val="Caption"/>
                          <w:rPr>
                            <w:noProof/>
                            <w:color w:val="000000" w:themeColor="text1"/>
                            <w:sz w:val="16"/>
                            <w:lang w:val="en-GB"/>
                          </w:rPr>
                        </w:pPr>
                        <w:r w:rsidRPr="00CC5B88">
                          <w:rPr>
                            <w:color w:val="000000" w:themeColor="text1"/>
                            <w:sz w:val="16"/>
                            <w:lang w:val="en-GB"/>
                          </w:rPr>
                          <w:t xml:space="preserve">Figure 1: The study area of Pied Flycatcher divided in 2 national parks, </w:t>
                        </w:r>
                        <w:proofErr w:type="spellStart"/>
                        <w:r w:rsidRPr="00CC5B88">
                          <w:rPr>
                            <w:color w:val="000000" w:themeColor="text1"/>
                            <w:sz w:val="16"/>
                            <w:lang w:val="en-GB"/>
                          </w:rPr>
                          <w:t>Drents</w:t>
                        </w:r>
                        <w:proofErr w:type="spellEnd"/>
                        <w:r w:rsidRPr="00CC5B88">
                          <w:rPr>
                            <w:color w:val="000000" w:themeColor="text1"/>
                            <w:sz w:val="16"/>
                            <w:lang w:val="en-GB"/>
                          </w:rPr>
                          <w:t xml:space="preserve">-Friese Wold (A) and </w:t>
                        </w:r>
                        <w:proofErr w:type="spellStart"/>
                        <w:r w:rsidRPr="00CC5B88">
                          <w:rPr>
                            <w:color w:val="000000" w:themeColor="text1"/>
                            <w:sz w:val="16"/>
                            <w:lang w:val="en-GB"/>
                          </w:rPr>
                          <w:t>Dwingelderveld</w:t>
                        </w:r>
                        <w:proofErr w:type="spellEnd"/>
                        <w:r w:rsidRPr="00CC5B88">
                          <w:rPr>
                            <w:color w:val="000000" w:themeColor="text1"/>
                            <w:sz w:val="16"/>
                            <w:lang w:val="en-GB"/>
                          </w:rPr>
                          <w:t xml:space="preserve"> (B). The blue dots represent the old plots, the red dots represent the plots established in 2017 and the green dots represent the plots established in </w:t>
                        </w:r>
                        <w:r>
                          <w:rPr>
                            <w:color w:val="000000" w:themeColor="text1"/>
                            <w:sz w:val="16"/>
                            <w:lang w:val="en-GB"/>
                          </w:rPr>
                          <w:t>2018. The size of the dots reflects the number</w:t>
                        </w:r>
                        <w:r w:rsidRPr="00CC5B88">
                          <w:rPr>
                            <w:color w:val="000000" w:themeColor="text1"/>
                            <w:sz w:val="16"/>
                            <w:lang w:val="en-GB"/>
                          </w:rPr>
                          <w:t xml:space="preserve"> of the nest boxes in the plot. </w:t>
                        </w:r>
                      </w:p>
                    </w:txbxContent>
                  </v:textbox>
                </v:shape>
                <w10:wrap type="through" anchorx="margin"/>
              </v:group>
            </w:pict>
          </mc:Fallback>
        </mc:AlternateContent>
      </w:r>
    </w:p>
    <w:p w14:paraId="7D7BC770" w14:textId="77777777" w:rsidR="00295F91" w:rsidRDefault="00295F91" w:rsidP="001F6348">
      <w:pPr>
        <w:pStyle w:val="NoSpacing"/>
        <w:jc w:val="both"/>
        <w:rPr>
          <w:lang w:val="en-GB"/>
        </w:rPr>
      </w:pPr>
    </w:p>
    <w:p w14:paraId="606331C7" w14:textId="7FF5383F" w:rsidR="006D13F9" w:rsidRPr="00295F91" w:rsidRDefault="006D13F9" w:rsidP="001F6348">
      <w:pPr>
        <w:pStyle w:val="NoSpacing"/>
        <w:jc w:val="both"/>
        <w:rPr>
          <w:lang w:val="en-GB"/>
        </w:rPr>
      </w:pPr>
      <w:r w:rsidRPr="000F7F75">
        <w:rPr>
          <w:i/>
          <w:lang w:val="en-GB"/>
        </w:rPr>
        <w:t xml:space="preserve">Data collection </w:t>
      </w:r>
    </w:p>
    <w:p w14:paraId="58797A08" w14:textId="77777777" w:rsidR="006D13F9" w:rsidRPr="000F7F75" w:rsidRDefault="006D13F9" w:rsidP="001F6348">
      <w:pPr>
        <w:pStyle w:val="NoSpacing"/>
        <w:jc w:val="both"/>
        <w:rPr>
          <w:lang w:val="en-GB"/>
        </w:rPr>
      </w:pPr>
      <w:r w:rsidRPr="000F7F75">
        <w:rPr>
          <w:lang w:val="en-GB"/>
        </w:rPr>
        <w:t>Aggression tests were conducted twice, both during the nest building and the egg laying phase. Both phases are important for successful settlement. For the aggression test, a caged Great Tit model and a MP3 player with Great Tit songs were placed on the top of a Pied Flycatcher nest box for a maximum of 15 minutes (Fig.2).</w:t>
      </w:r>
    </w:p>
    <w:p w14:paraId="314DB942" w14:textId="4436B33B" w:rsidR="006D13F9" w:rsidRPr="000F7F75" w:rsidRDefault="00295F91" w:rsidP="001F6348">
      <w:pPr>
        <w:pStyle w:val="NoSpacing"/>
        <w:jc w:val="both"/>
        <w:rPr>
          <w:lang w:val="en-GB"/>
        </w:rPr>
      </w:pPr>
      <w:r w:rsidRPr="000F7F75">
        <w:rPr>
          <w:noProof/>
          <w:lang w:val="en-GB"/>
        </w:rPr>
        <mc:AlternateContent>
          <mc:Choice Requires="wpg">
            <w:drawing>
              <wp:anchor distT="0" distB="0" distL="114300" distR="114300" simplePos="0" relativeHeight="251659264" behindDoc="0" locked="0" layoutInCell="1" allowOverlap="1" wp14:anchorId="5901BFEC" wp14:editId="474ACC98">
                <wp:simplePos x="0" y="0"/>
                <wp:positionH relativeFrom="margin">
                  <wp:posOffset>3129147</wp:posOffset>
                </wp:positionH>
                <wp:positionV relativeFrom="paragraph">
                  <wp:posOffset>2307799</wp:posOffset>
                </wp:positionV>
                <wp:extent cx="2533650" cy="2599690"/>
                <wp:effectExtent l="0" t="0" r="0" b="0"/>
                <wp:wrapThrough wrapText="bothSides">
                  <wp:wrapPolygon edited="0">
                    <wp:start x="0" y="0"/>
                    <wp:lineTo x="0" y="21368"/>
                    <wp:lineTo x="20626" y="21368"/>
                    <wp:lineTo x="20626" y="15195"/>
                    <wp:lineTo x="21438" y="15037"/>
                    <wp:lineTo x="21438"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2533650" cy="2599690"/>
                          <a:chOff x="-31749" y="0"/>
                          <a:chExt cx="2533650" cy="2600281"/>
                        </a:xfrm>
                      </wpg:grpSpPr>
                      <pic:pic xmlns:pic="http://schemas.openxmlformats.org/drawingml/2006/picture">
                        <pic:nvPicPr>
                          <pic:cNvPr id="1" name="Picture 1"/>
                          <pic:cNvPicPr>
                            <a:picLocks noChangeAspect="1"/>
                          </pic:cNvPicPr>
                        </pic:nvPicPr>
                        <pic:blipFill>
                          <a:blip r:embed="rId11"/>
                          <a:stretch>
                            <a:fillRect/>
                          </a:stretch>
                        </pic:blipFill>
                        <pic:spPr>
                          <a:xfrm>
                            <a:off x="1" y="0"/>
                            <a:ext cx="2501900" cy="1812744"/>
                          </a:xfrm>
                          <a:prstGeom prst="rect">
                            <a:avLst/>
                          </a:prstGeom>
                        </pic:spPr>
                      </pic:pic>
                      <wps:wsp>
                        <wps:cNvPr id="2" name="Text Box 2"/>
                        <wps:cNvSpPr txBox="1"/>
                        <wps:spPr>
                          <a:xfrm>
                            <a:off x="-31749" y="1827990"/>
                            <a:ext cx="2393950" cy="772291"/>
                          </a:xfrm>
                          <a:prstGeom prst="rect">
                            <a:avLst/>
                          </a:prstGeom>
                          <a:solidFill>
                            <a:prstClr val="white"/>
                          </a:solidFill>
                          <a:ln>
                            <a:noFill/>
                          </a:ln>
                        </wps:spPr>
                        <wps:txbx>
                          <w:txbxContent>
                            <w:p w14:paraId="2E05B907" w14:textId="77777777" w:rsidR="00CD33BF" w:rsidRPr="00CC5B88" w:rsidRDefault="00CD33BF" w:rsidP="006D13F9">
                              <w:pPr>
                                <w:pStyle w:val="Caption"/>
                                <w:rPr>
                                  <w:noProof/>
                                  <w:color w:val="000000" w:themeColor="text1"/>
                                  <w:sz w:val="16"/>
                                  <w:lang w:val="en-GB"/>
                                </w:rPr>
                              </w:pPr>
                              <w:r w:rsidRPr="00CC5B88">
                                <w:rPr>
                                  <w:color w:val="000000" w:themeColor="text1"/>
                                  <w:sz w:val="16"/>
                                  <w:lang w:val="en-GB"/>
                                </w:rPr>
                                <w:t>Figure 2: The experimental design of the aggression test with t</w:t>
                              </w:r>
                              <w:r>
                                <w:rPr>
                                  <w:color w:val="000000" w:themeColor="text1"/>
                                  <w:sz w:val="16"/>
                                  <w:lang w:val="en-GB"/>
                                </w:rPr>
                                <w:t>he caged Great Tit model. An observer situated at a distance of 15 meters measures</w:t>
                              </w:r>
                              <w:r w:rsidRPr="00CC5B88">
                                <w:rPr>
                                  <w:color w:val="000000" w:themeColor="text1"/>
                                  <w:sz w:val="16"/>
                                  <w:lang w:val="en-GB"/>
                                </w:rPr>
                                <w:t xml:space="preserve"> the arrival of the Pied Flycatcher, the </w:t>
                              </w:r>
                              <w:r>
                                <w:rPr>
                                  <w:color w:val="000000" w:themeColor="text1"/>
                                  <w:sz w:val="16"/>
                                  <w:lang w:val="en-GB"/>
                                </w:rPr>
                                <w:t>number of</w:t>
                              </w:r>
                              <w:r w:rsidRPr="00CC5B88">
                                <w:rPr>
                                  <w:color w:val="000000" w:themeColor="text1"/>
                                  <w:sz w:val="16"/>
                                  <w:lang w:val="en-GB"/>
                                </w:rPr>
                                <w:t xml:space="preserve"> attacks (1), the number of alarm calls (2) and the</w:t>
                              </w:r>
                              <w:r>
                                <w:rPr>
                                  <w:color w:val="000000" w:themeColor="text1"/>
                                  <w:sz w:val="16"/>
                                  <w:lang w:val="en-GB"/>
                                </w:rPr>
                                <w:t xml:space="preserve"> minimum</w:t>
                              </w:r>
                              <w:r w:rsidRPr="00CC5B88">
                                <w:rPr>
                                  <w:color w:val="000000" w:themeColor="text1"/>
                                  <w:sz w:val="16"/>
                                  <w:lang w:val="en-GB"/>
                                </w:rPr>
                                <w:t xml:space="preserve"> distance from the P</w:t>
                              </w:r>
                              <w:r>
                                <w:rPr>
                                  <w:color w:val="000000" w:themeColor="text1"/>
                                  <w:sz w:val="16"/>
                                  <w:lang w:val="en-GB"/>
                                </w:rPr>
                                <w:t xml:space="preserve">ied Flycatcher to the Great Tit model.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01BFEC" id="Group 3" o:spid="_x0000_s1029" style="position:absolute;left:0;text-align:left;margin-left:246.4pt;margin-top:181.7pt;width:199.5pt;height:204.7pt;z-index:251659264;mso-position-horizontal-relative:margin;mso-width-relative:margin;mso-height-relative:margin" coordorigin="-317" coordsize="25336,26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">
                <v:shape id="Picture 1" o:spid="_x0000_s1030" type="#_x0000_t75" style="position:absolute;width:25019;height:18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">
                  <v:imagedata r:id="rId12" o:title=""/>
                </v:shape>
                <v:shape id="Text Box 2" o:spid="_x0000_s1031" type="#_x0000_t202" style="position:absolute;left:-317;top:18279;width:23939;height:7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2E05B907" w14:textId="77777777" w:rsidR="00CD33BF" w:rsidRPr="00CC5B88" w:rsidRDefault="00CD33BF" w:rsidP="006D13F9">
                        <w:pPr>
                          <w:pStyle w:val="Caption"/>
                          <w:rPr>
                            <w:noProof/>
                            <w:color w:val="000000" w:themeColor="text1"/>
                            <w:sz w:val="16"/>
                            <w:lang w:val="en-GB"/>
                          </w:rPr>
                        </w:pPr>
                        <w:r w:rsidRPr="00CC5B88">
                          <w:rPr>
                            <w:color w:val="000000" w:themeColor="text1"/>
                            <w:sz w:val="16"/>
                            <w:lang w:val="en-GB"/>
                          </w:rPr>
                          <w:t>Figure 2: The experimental design of the aggression test with t</w:t>
                        </w:r>
                        <w:r>
                          <w:rPr>
                            <w:color w:val="000000" w:themeColor="text1"/>
                            <w:sz w:val="16"/>
                            <w:lang w:val="en-GB"/>
                          </w:rPr>
                          <w:t>he caged Great Tit model. An observer situated at a distance of 15 meters measures</w:t>
                        </w:r>
                        <w:r w:rsidRPr="00CC5B88">
                          <w:rPr>
                            <w:color w:val="000000" w:themeColor="text1"/>
                            <w:sz w:val="16"/>
                            <w:lang w:val="en-GB"/>
                          </w:rPr>
                          <w:t xml:space="preserve"> the arrival of the Pied Flycatcher, the </w:t>
                        </w:r>
                        <w:r>
                          <w:rPr>
                            <w:color w:val="000000" w:themeColor="text1"/>
                            <w:sz w:val="16"/>
                            <w:lang w:val="en-GB"/>
                          </w:rPr>
                          <w:t>number of</w:t>
                        </w:r>
                        <w:r w:rsidRPr="00CC5B88">
                          <w:rPr>
                            <w:color w:val="000000" w:themeColor="text1"/>
                            <w:sz w:val="16"/>
                            <w:lang w:val="en-GB"/>
                          </w:rPr>
                          <w:t xml:space="preserve"> attacks (1), the number of alarm calls (2) and the</w:t>
                        </w:r>
                        <w:r>
                          <w:rPr>
                            <w:color w:val="000000" w:themeColor="text1"/>
                            <w:sz w:val="16"/>
                            <w:lang w:val="en-GB"/>
                          </w:rPr>
                          <w:t xml:space="preserve"> minimum</w:t>
                        </w:r>
                        <w:r w:rsidRPr="00CC5B88">
                          <w:rPr>
                            <w:color w:val="000000" w:themeColor="text1"/>
                            <w:sz w:val="16"/>
                            <w:lang w:val="en-GB"/>
                          </w:rPr>
                          <w:t xml:space="preserve"> distance from the P</w:t>
                        </w:r>
                        <w:r>
                          <w:rPr>
                            <w:color w:val="000000" w:themeColor="text1"/>
                            <w:sz w:val="16"/>
                            <w:lang w:val="en-GB"/>
                          </w:rPr>
                          <w:t xml:space="preserve">ied Flycatcher to the Great Tit model. </w:t>
                        </w:r>
                      </w:p>
                    </w:txbxContent>
                  </v:textbox>
                </v:shape>
                <w10:wrap type="through" anchorx="margin"/>
              </v:group>
            </w:pict>
          </mc:Fallback>
        </mc:AlternateContent>
      </w:r>
      <w:r w:rsidR="006D13F9" w:rsidRPr="000F7F75">
        <w:rPr>
          <w:lang w:val="en-GB"/>
        </w:rPr>
        <w:t>When one of the sexes arrived, the actual test started and for 3 minutes three aggressiveness measures were taken: 1. the number of vocalisation, 2.  the number of attacks and 3. the distance between the Pied Flycatcher and the Great Tit model. The test was conducted for both birds separately and after these 3 minutes the Great Tit model and the MP3 player were removed. While removing the set-up, we checked the content of the nest box. The identity of the Great Tit model and the Great Tit song used were randomized across the tests.</w:t>
      </w:r>
    </w:p>
    <w:p w14:paraId="664810E2" w14:textId="7AEB949F" w:rsidR="006D13F9" w:rsidRDefault="006D13F9" w:rsidP="001F6348">
      <w:pPr>
        <w:pStyle w:val="NoSpacing"/>
        <w:jc w:val="both"/>
        <w:rPr>
          <w:lang w:val="en-GB"/>
        </w:rPr>
      </w:pPr>
      <w:r w:rsidRPr="000F7F75">
        <w:rPr>
          <w:lang w:val="en-GB"/>
        </w:rPr>
        <w:t xml:space="preserve">We assumed that three aggressiveness proxies were interdependent and a correlation analysis confirmed that it was indeed the case (Fig. 3). In both sexes the number of alarms and the number of attacks were positively correlated (female = 0.11, P&lt;0.05 and male = 0.37, P&lt;0.001). However, for both male and female, the number of alarms (female = -0.28, P&lt;0.001 and male = -0.34 P&lt;0.001) and the number of attacks (female = -0.12, P&lt;0.05 and male = -0.29, P&lt;0.001) were negatively correlated with the minimum distance to the dummy bird. Subsequently, the aggressiveness </w:t>
      </w:r>
      <w:r w:rsidRPr="000F7F75">
        <w:rPr>
          <w:lang w:val="en-GB"/>
        </w:rPr>
        <w:lastRenderedPageBreak/>
        <w:t xml:space="preserve">trait that explained most of the variance at individual level and had the highest repeatability was chosen based on generalized linear mixed models (GLMMs) (appendix A). As a result, the number of alarms of the female (r[95%CI] = </w:t>
      </w:r>
      <w:r w:rsidRPr="000F7F75">
        <w:rPr>
          <w:rFonts w:ascii="Calibri" w:eastAsia="Times New Roman" w:hAnsi="Calibri" w:cs="Calibri"/>
          <w:color w:val="000000"/>
          <w:lang w:val="en-GB" w:eastAsia="nl-NL"/>
        </w:rPr>
        <w:t xml:space="preserve">0.210 [0.056; 0,365]) </w:t>
      </w:r>
      <w:r w:rsidRPr="000F7F75">
        <w:rPr>
          <w:lang w:val="en-GB"/>
        </w:rPr>
        <w:t xml:space="preserve">and the number of attacks of the male (r[95%CI] = </w:t>
      </w:r>
      <w:r w:rsidRPr="000F7F75">
        <w:rPr>
          <w:rFonts w:ascii="Calibri" w:eastAsia="Times New Roman" w:hAnsi="Calibri" w:cs="Calibri"/>
          <w:lang w:val="en-GB" w:eastAsia="nl-NL"/>
        </w:rPr>
        <w:t>0.692 [0,486; 0.849])</w:t>
      </w:r>
      <w:r w:rsidRPr="000F7F75">
        <w:rPr>
          <w:lang w:val="en-GB"/>
        </w:rPr>
        <w:t xml:space="preserve"> had the best repeatability and predicted variation in the other traits, were chosen as proxy for individual aggressiveness.  </w:t>
      </w:r>
    </w:p>
    <w:p w14:paraId="75BC9BDE" w14:textId="1F8B835C" w:rsidR="006D13F9" w:rsidRDefault="006D13F9" w:rsidP="001F6348">
      <w:pPr>
        <w:pStyle w:val="NoSpacing"/>
        <w:jc w:val="both"/>
        <w:rPr>
          <w:lang w:val="en-GB"/>
        </w:rPr>
      </w:pPr>
    </w:p>
    <w:p w14:paraId="2E8C1362" w14:textId="7785FF0B" w:rsidR="006D13F9" w:rsidRPr="000F7F75" w:rsidRDefault="006D13F9" w:rsidP="001F6348">
      <w:pPr>
        <w:pStyle w:val="NoSpacing"/>
        <w:jc w:val="both"/>
        <w:rPr>
          <w:lang w:val="en-GB"/>
        </w:rPr>
      </w:pPr>
      <w:r w:rsidRPr="000F7F75">
        <w:rPr>
          <w:lang w:val="en-GB"/>
        </w:rPr>
        <w:t xml:space="preserve">To test whether being more aggressive is positively correlated with the plumage colour, the percentage of black on the head and the back of the male Pied Flycatchers was estimated during the aggression tests. This was done by using DROST scores ranging from 1 to 7 </w:t>
      </w:r>
      <w:r w:rsidRPr="000F7F75">
        <w:rPr>
          <w:lang w:val="en-GB"/>
        </w:rPr>
        <w:fldChar w:fldCharType="begin" w:fldLock="1"/>
      </w:r>
      <w:r w:rsidR="00056AFC">
        <w:rPr>
          <w:lang w:val="en-GB"/>
        </w:rPr>
        <w:instrText>ADDIN CSL_CITATION {"citationItems":[{"id":"ITEM-1","itemData":{"DOI":"10.1007/s00265-017-2417-y","ISBN":"0026501724","ISSN":"03405443","abstract":"© 2017, Springer-Verlag GmbH Germany, part of Springer Nature. Abstract: Melanin-based colouration of tegument structures may be related to variability in the expression of certain strategies or behaviours within a species, including the propensity to disperse. This is because melanin synthesis may be physiologically linked to certain behaviours and personality traits, as proposed by the hypothesis of the pleiotropy in the melanocortin system (HPMS). During a 28-year period (1988–2015), we studied the melanin-based dorsal colouration of male pied flycatchers (Ficedula hypoleuca) in relation to natal dispersal movements between contrasting (pine and oak) habitats. In addition, the relationship between tonic immobility (TI), a measure of individual fearfulness towards predators, and plumage colour was examined using a shorter time series. Consistent with HPMS, males’ dispersal propensity was related to their plumage colour, with the blackest individuals being more likely to disperse into a new habitat to breed. Blacker males remained for longer in TI than lighter ones. The positive relationship between plumage melanisation and TI might result from the pleiotropic effect of the melanocortin system on glucocorticoid-mediated stress and fearfulness responses as well as on eumelanin synthesis. This study provides solid empirical support for the HPMS in relation to natal dispersal behaviour. Significance statement: Individual behaviour can be integrated with other phenotypic traits via the pleiotropic effects of some biochemical pathways. Recent research has shown connections between melanin-based colouration, personality and certain life history traits. However, the relationship between colouration and natal dispersal—a critical phase of life—has received comparatively little attention. We studied this link in the pied flycatcher, a small bird in which males exhibit considerable variation in dorsal plumage colour, ranging from brown to black. By following individuals from fledging to settlement, we show that males with a higher percentage of black feathers are more likely to disperse into novel environments than lighter males. Furthermore, we found an association between plumage melanisation and individual fearfulness to predators, possibly due to the shared pathways of melanin synthesis and stress responses. Our results highlight the potential of the interplay between melanin production and individual behaviour to explain the maintenance of colour variabilit…","author":[{"dropping-particle":"","family":"Camacho","given":"Carlos","non-dropping-particle":"","parse-names":false,"suffix":""},{"dropping-particle":"","family":"Pérez-Rodríguez","given":"Lorenzo","non-dropping-particle":"","parse-names":false,"suffix":""},{"dropping-particle":"","family":"Abril-Colón","given":"Inmaculada","non-dropping-particle":"","parse-names":false,"suffix":""},{"dropping-particle":"","family":"Canal","given":"David","non-dropping-particle":"","parse-names":false,"suffix":""},{"dropping-particle":"","family":"Potti","given":"Jaime","non-dropping-particle":"","parse-names":false,"suffix":""}],"container-title":"Behavioral Ecology and Sociobiology","id":"ITEM-1","issue":"1","issued":{"date-parts":[["2018"]]},"publisher":"Behavioral Ecology and Sociobiology","title":"Plumage colour predicts dispersal propensity in male pied flycatchers","type":"article-journal","volume":"72"},"uris":["http://www.mendeley.com/documents/?uuid=a735357a-60a3-4aad-ba31-224c98ecc981"]}],"mendeley":{"formattedCitation":"(Camacho &lt;i&gt;et al.&lt;/i&gt;, 2018)","plainTextFormattedCitation":"(Camacho et al., 2018)","previouslyFormattedCitation":"(Camacho &lt;i&gt;et al.&lt;/i&gt;, 2018)"},"properties":{"noteIndex":0},"schema":"https://github.com/citation-style-language/schema/raw/master/csl-citation.json"}</w:instrText>
      </w:r>
      <w:r w:rsidRPr="000F7F75">
        <w:rPr>
          <w:lang w:val="en-GB"/>
        </w:rPr>
        <w:fldChar w:fldCharType="separate"/>
      </w:r>
      <w:r w:rsidRPr="000F7F75">
        <w:rPr>
          <w:noProof/>
          <w:lang w:val="en-GB"/>
        </w:rPr>
        <w:t xml:space="preserve">(Camacho </w:t>
      </w:r>
      <w:r w:rsidRPr="000F7F75">
        <w:rPr>
          <w:i/>
          <w:noProof/>
          <w:lang w:val="en-GB"/>
        </w:rPr>
        <w:t>et al.</w:t>
      </w:r>
      <w:r w:rsidRPr="000F7F75">
        <w:rPr>
          <w:noProof/>
          <w:lang w:val="en-GB"/>
        </w:rPr>
        <w:t>, 2018)</w:t>
      </w:r>
      <w:r w:rsidRPr="000F7F75">
        <w:rPr>
          <w:lang w:val="en-GB"/>
        </w:rPr>
        <w:fldChar w:fldCharType="end"/>
      </w:r>
      <w:r w:rsidRPr="000F7F75">
        <w:rPr>
          <w:lang w:val="en-GB"/>
        </w:rPr>
        <w:t xml:space="preserve">. The DROST scores 1 to 3 represent black males whereas males with a score of 4 are anthracite coloured. The scores 5 and 6 represent light grey males and brown males with black on their head. Finally, a DROST score of 7 represents brown males and males with a buff collared belly </w:t>
      </w:r>
      <w:r w:rsidRPr="000F7F75">
        <w:rPr>
          <w:lang w:val="en-GB"/>
        </w:rPr>
        <w:fldChar w:fldCharType="begin" w:fldLock="1"/>
      </w:r>
      <w:r w:rsidR="00056AFC">
        <w:rPr>
          <w:lang w:val="en-GB"/>
        </w:rPr>
        <w:instrText>ADDIN CSL_CITATION {"citationItems":[{"id":"ITEM-1","itemData":{"DOI":"10.1111/jeb.12604","ISBN":"3582333655","ISSN":"14209101","PMID":"25683091","abstract":"Geographic variation in phenotypes plays a key role in fundamental evolutionary processes such as local adaptation, population differentiation and speciation, but the selective forces behind it are rarely known. We found support for the hypothesis that geographic variation in plumage traits of the pied flycatcher Ficedula hypoleuca is explained by character displacement with the collared flycatcher Ficedula albicollis in the contact zone. The plumage traits of the pied flycatcher differed strongly from the more conspicuous collared flycatcher in a sympatric area but increased in conspicuousness with increasing distance to there. Phenotypic differentiation (PST ) was higher than that in neutral genetic markers (FST ), and the effect of geographic distance remained when statistically controlling for neutral genetic differentiation. This suggests that a cline created by character displacement and gene flow explains phenotypic variation across the distribution of this species. The different plumage traits of the pied flycatcher are strongly to moderately correlated, indicating that they evolve non-independently from each other. The flycatchers provide an example of plumage patterns diverging in two species that differ in several aspects of appearance. The divergence in sympatry and convergence in allopatry in these birds provide a possibility to study the evolutionary mechanisms behind the highly divergent avian plumage patterns.","author":[{"dropping-particle":"","family":"Laaksonen","given":"T.","non-dropping-particle":"","parse-names":false,"suffix":""},{"dropping-particle":"","family":"Sirkiä","given":"P. M.","non-dropping-particle":"","parse-names":false,"suffix":""},{"dropping-particle":"","family":"Calhim","given":"S.","non-dropping-particle":"","parse-names":false,"suffix":""},{"dropping-particle":"","family":"Brommer","given":"J. E.","non-dropping-particle":"","parse-names":false,"suffix":""},{"dropping-particle":"","family":"Leskinen","given":"P. K.","non-dropping-particle":"","parse-names":false,"suffix":""},{"dropping-particle":"","family":"Primmer","given":"C. R.","non-dropping-particle":"","parse-names":false,"suffix":""},{"dropping-particle":"","family":"Adamík","given":"P.","non-dropping-particle":"","parse-names":false,"suffix":""},{"dropping-particle":"V.","family":"Artemyev","given":"A.","non-dropping-particle":"","parse-names":false,"suffix":""},{"dropping-particle":"","family":"Belskii","given":"E.","non-dropping-particle":"","parse-names":false,"suffix":""},{"dropping-particle":"","family":"Both","given":"C.","non-dropping-particle":"","parse-names":false,"suffix":""},{"dropping-particle":"","family":"Bureš","given":"S.","non-dropping-particle":"","parse-names":false,"suffix":""},{"dropping-particle":"","family":"Burgess","given":"M. D.","non-dropping-particle":"","parse-names":false,"suffix":""},{"dropping-particle":"","family":"Doligez","given":"B.","non-dropping-particle":"","parse-names":false,"suffix":""},{"dropping-particle":"","family":"Forsman","given":"J. T.","non-dropping-particle":"","parse-names":false,"suffix":""},{"dropping-particle":"","family":"Grinkov","given":"V.","non-dropping-particle":"","parse-names":false,"suffix":""},{"dropping-particle":"","family":"Hoffmann","given":"U.","non-dropping-particle":"","parse-names":false,"suffix":""},{"dropping-particle":"","family":"Ivankina","given":"E.","non-dropping-particle":"","parse-names":false,"suffix":""},{"dropping-particle":"","family":"Král","given":"M.","non-dropping-particle":"","parse-names":false,"suffix":""},{"dropping-particle":"","family":"Krams","given":"I.","non-dropping-particle":"","parse-names":false,"suffix":""},{"dropping-particle":"","family":"Lampe","given":"H. M.","non-dropping-particle":"","parse-names":false,"suffix":""},{"dropping-particle":"","family":"Moreno","given":"J.","non-dropping-particle":"","parse-names":false,"suffix":""},{"dropping-particle":"","family":"Mägi","given":"M.","non-dropping-particle":"","parse-names":false,"suffix":""},{"dropping-particle":"","family":"Nord","given":"A.","non-dropping-particle":"","parse-names":false,"suffix":""},{"dropping-particle":"","family":"Potti","given":"J.","non-dropping-particle":"","parse-names":false,"suffix":""},{"dropping-particle":"","family":"Ravussin","given":"P. A.","non-dropping-particle":"","parse-names":false,"suffix":""},{"dropping-particle":"","family":"Sokolov","given":"L.","non-dropping-particle":"","parse-names":false,"suffix":""}],"container-title":"Journal of Evolutionary Biology","id":"ITEM-1","issue":"4","issued":{"date-parts":[["2015"]]},"page":"779-790","title":"Sympatric divergence and clinal variation in multiple coloration traits of Ficedula flycatchers","type":"article-journal","volume":"28"},"uris":["http://www.mendeley.com/documents/?uuid=861ec245-8883-447d-8d16-b60c82688bda"]}],"mendeley":{"formattedCitation":"(Laaksonen &lt;i&gt;et al.&lt;/i&gt;, 2015)","plainTextFormattedCitation":"(Laaksonen et al., 2015)","previouslyFormattedCitation":"(Laaksonen &lt;i&gt;et al.&lt;/i&gt;, 2015)"},"properties":{"noteIndex":0},"schema":"https://github.com/citation-style-language/schema/raw/master/csl-citation.json"}</w:instrText>
      </w:r>
      <w:r w:rsidRPr="000F7F75">
        <w:rPr>
          <w:lang w:val="en-GB"/>
        </w:rPr>
        <w:fldChar w:fldCharType="separate"/>
      </w:r>
      <w:r w:rsidRPr="000F7F75">
        <w:rPr>
          <w:noProof/>
          <w:lang w:val="en-GB"/>
        </w:rPr>
        <w:t xml:space="preserve">(Laaksonen </w:t>
      </w:r>
      <w:r w:rsidRPr="000F7F75">
        <w:rPr>
          <w:i/>
          <w:noProof/>
          <w:lang w:val="en-GB"/>
        </w:rPr>
        <w:t>et al.</w:t>
      </w:r>
      <w:r w:rsidRPr="000F7F75">
        <w:rPr>
          <w:noProof/>
          <w:lang w:val="en-GB"/>
        </w:rPr>
        <w:t>, 2015)</w:t>
      </w:r>
      <w:r w:rsidRPr="000F7F75">
        <w:rPr>
          <w:lang w:val="en-GB"/>
        </w:rPr>
        <w:fldChar w:fldCharType="end"/>
      </w:r>
      <w:r w:rsidRPr="000F7F75">
        <w:rPr>
          <w:lang w:val="en-GB"/>
        </w:rPr>
        <w:t>.</w:t>
      </w:r>
    </w:p>
    <w:p w14:paraId="4ED05FA8" w14:textId="27B9DA8C" w:rsidR="006D13F9" w:rsidRPr="000F7F75" w:rsidRDefault="006D13F9" w:rsidP="001F6348">
      <w:pPr>
        <w:pStyle w:val="NoSpacing"/>
        <w:jc w:val="both"/>
        <w:rPr>
          <w:lang w:val="en-GB"/>
        </w:rPr>
      </w:pPr>
    </w:p>
    <w:p w14:paraId="2AF28DB1" w14:textId="5D830C96" w:rsidR="006D13F9" w:rsidRDefault="00295F91" w:rsidP="001F6348">
      <w:pPr>
        <w:pStyle w:val="NoSpacing"/>
        <w:jc w:val="both"/>
        <w:rPr>
          <w:lang w:val="en-GB"/>
        </w:rPr>
      </w:pPr>
      <w:r w:rsidRPr="000F7F75">
        <w:rPr>
          <w:noProof/>
          <w:lang w:val="en-GB"/>
        </w:rPr>
        <mc:AlternateContent>
          <mc:Choice Requires="wpg">
            <w:drawing>
              <wp:anchor distT="0" distB="0" distL="114300" distR="114300" simplePos="0" relativeHeight="251661312" behindDoc="0" locked="0" layoutInCell="1" allowOverlap="1" wp14:anchorId="54016ABE" wp14:editId="68BD1B9C">
                <wp:simplePos x="0" y="0"/>
                <wp:positionH relativeFrom="margin">
                  <wp:posOffset>295275</wp:posOffset>
                </wp:positionH>
                <wp:positionV relativeFrom="paragraph">
                  <wp:posOffset>1286510</wp:posOffset>
                </wp:positionV>
                <wp:extent cx="5142230" cy="2959735"/>
                <wp:effectExtent l="0" t="0" r="1270" b="0"/>
                <wp:wrapThrough wrapText="bothSides">
                  <wp:wrapPolygon edited="0">
                    <wp:start x="0" y="0"/>
                    <wp:lineTo x="0" y="16822"/>
                    <wp:lineTo x="240" y="21410"/>
                    <wp:lineTo x="21525" y="21410"/>
                    <wp:lineTo x="21525" y="16961"/>
                    <wp:lineTo x="21125" y="15571"/>
                    <wp:lineTo x="21285" y="417"/>
                    <wp:lineTo x="20645" y="278"/>
                    <wp:lineTo x="10483"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142230" cy="2959735"/>
                          <a:chOff x="0" y="0"/>
                          <a:chExt cx="5128109" cy="3180283"/>
                        </a:xfrm>
                      </wpg:grpSpPr>
                      <wpg:grpSp>
                        <wpg:cNvPr id="13" name="Group 13"/>
                        <wpg:cNvGrpSpPr/>
                        <wpg:grpSpPr>
                          <a:xfrm>
                            <a:off x="0" y="0"/>
                            <a:ext cx="4991013" cy="2484180"/>
                            <a:chOff x="-109960" y="-40511"/>
                            <a:chExt cx="4991071" cy="2484669"/>
                          </a:xfrm>
                        </wpg:grpSpPr>
                        <pic:pic xmlns:pic="http://schemas.openxmlformats.org/drawingml/2006/picture">
                          <pic:nvPicPr>
                            <pic:cNvPr id="4" name="Picture 4" descr="C:\Users\Clazina\AppData\Local\Microsoft\Windows\INetCache\Content.Word\Settlementsuc fig 1..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09960" y="-40511"/>
                              <a:ext cx="2478397" cy="2484669"/>
                            </a:xfrm>
                            <a:prstGeom prst="rect">
                              <a:avLst/>
                            </a:prstGeom>
                            <a:noFill/>
                            <a:ln>
                              <a:noFill/>
                            </a:ln>
                          </pic:spPr>
                        </pic:pic>
                        <pic:pic xmlns:pic="http://schemas.openxmlformats.org/drawingml/2006/picture">
                          <pic:nvPicPr>
                            <pic:cNvPr id="12" name="Picture 12" descr="A close up of a map&#10;&#10;Description generated with high confidence"/>
                            <pic:cNvPicPr>
                              <a:picLocks noChangeAspect="1"/>
                            </pic:cNvPicPr>
                          </pic:nvPicPr>
                          <pic:blipFill rotWithShape="1">
                            <a:blip r:embed="rId14" cstate="print">
                              <a:extLst>
                                <a:ext uri="{28A0092B-C50C-407E-A947-70E740481C1C}">
                                  <a14:useLocalDpi xmlns:a14="http://schemas.microsoft.com/office/drawing/2010/main" val="0"/>
                                </a:ext>
                              </a:extLst>
                            </a:blip>
                            <a:srcRect l="3057" t="2247" r="2540" b="2540"/>
                            <a:stretch/>
                          </pic:blipFill>
                          <pic:spPr>
                            <a:xfrm>
                              <a:off x="2401436" y="30177"/>
                              <a:ext cx="2479675" cy="2386761"/>
                            </a:xfrm>
                            <a:prstGeom prst="rect">
                              <a:avLst/>
                            </a:prstGeom>
                          </pic:spPr>
                        </pic:pic>
                      </wpg:grpSp>
                      <wps:wsp>
                        <wps:cNvPr id="14" name="Text Box 14"/>
                        <wps:cNvSpPr txBox="1"/>
                        <wps:spPr>
                          <a:xfrm>
                            <a:off x="99544" y="2497688"/>
                            <a:ext cx="5028565" cy="682595"/>
                          </a:xfrm>
                          <a:prstGeom prst="rect">
                            <a:avLst/>
                          </a:prstGeom>
                          <a:solidFill>
                            <a:prstClr val="white"/>
                          </a:solidFill>
                          <a:ln>
                            <a:noFill/>
                          </a:ln>
                        </wps:spPr>
                        <wps:txbx>
                          <w:txbxContent>
                            <w:p w14:paraId="2C980D72" w14:textId="77777777" w:rsidR="00CD33BF" w:rsidRPr="008C3311" w:rsidRDefault="00CD33BF" w:rsidP="006D13F9">
                              <w:pPr>
                                <w:pStyle w:val="Caption"/>
                                <w:rPr>
                                  <w:noProof/>
                                  <w:color w:val="000000" w:themeColor="text1"/>
                                  <w:sz w:val="16"/>
                                  <w:lang w:val="en-GB"/>
                                </w:rPr>
                              </w:pPr>
                              <w:r w:rsidRPr="008C3311">
                                <w:rPr>
                                  <w:color w:val="000000" w:themeColor="text1"/>
                                  <w:sz w:val="16"/>
                                  <w:lang w:val="en-US"/>
                                </w:rPr>
                                <w:t>Figure 3: The significant correlations between the aggressiveness measurements of both the female (left) and male (right) Pied Flycatcher.</w:t>
                              </w:r>
                              <w:r w:rsidRPr="008C3311">
                                <w:rPr>
                                  <w:color w:val="000000" w:themeColor="text1"/>
                                  <w:sz w:val="16"/>
                                  <w:lang w:val="en-GB"/>
                                </w:rPr>
                                <w:t xml:space="preserve"> The number of alarms and attacks of the female are positively correlated with each other (P&lt;0.05). The number of alarms and distance of the female are negatively correlated with each other (P&lt;0.05). The alarms and attacks of the male are positively correlated (P&lt;0.001). The alarms and attacks are both negatively correlated with the distance of the male (P&lt;0.001).</w:t>
                              </w:r>
                            </w:p>
                            <w:p w14:paraId="6048A854" w14:textId="77777777" w:rsidR="00CD33BF" w:rsidRPr="008C3311" w:rsidRDefault="00CD33BF" w:rsidP="006D13F9">
                              <w:pPr>
                                <w:pStyle w:val="Caption"/>
                                <w:rPr>
                                  <w:noProof/>
                                  <w:color w:val="000000" w:themeColor="text1"/>
                                  <w:sz w:val="16"/>
                                  <w:lang w:val="en-GB"/>
                                </w:rPr>
                              </w:pPr>
                            </w:p>
                            <w:p w14:paraId="5E6E7727" w14:textId="77777777" w:rsidR="00CD33BF" w:rsidRPr="008C3311" w:rsidRDefault="00CD33BF" w:rsidP="006D13F9">
                              <w:pPr>
                                <w:pStyle w:val="Caption"/>
                                <w:rPr>
                                  <w:noProof/>
                                  <w:color w:val="000000" w:themeColor="text1"/>
                                  <w:sz w:val="16"/>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016ABE" id="Group 15" o:spid="_x0000_s1032" style="position:absolute;left:0;text-align:left;margin-left:23.25pt;margin-top:101.3pt;width:404.9pt;height:233.05pt;z-index:251661312;mso-position-horizontal-relative:margin;mso-width-relative:margin;mso-height-relative:margin" coordsize="51281,318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">
                <v:group id="Group 13" o:spid="_x0000_s1033" style="position:absolute;width:49910;height:24841" coordorigin="-1099,-405" coordsize="49910,2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4" o:spid="_x0000_s1034" type="#_x0000_t75" style="position:absolute;left:-1099;top:-405;width:24783;height:248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">
                    <v:imagedata r:id="rId15" o:title="Settlementsuc fig 1."/>
                  </v:shape>
                  <v:shape id="Picture 12" o:spid="_x0000_s1035" type="#_x0000_t75" alt="A close up of a map&#10;&#10;Description generated with high confidence" style="position:absolute;left:24014;top:301;width:24797;height:23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">
                    <v:imagedata r:id="rId16" o:title="A close up of a map&#10;&#10;Description generated with high confidence" croptop="1473f" cropbottom="1665f" cropleft="2003f" cropright="1665f"/>
                  </v:shape>
                </v:group>
                <v:shape id="Text Box 14" o:spid="_x0000_s1036" type="#_x0000_t202" style="position:absolute;left:995;top:24976;width:50286;height:6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2C980D72" w14:textId="77777777" w:rsidR="00CD33BF" w:rsidRPr="008C3311" w:rsidRDefault="00CD33BF" w:rsidP="006D13F9">
                        <w:pPr>
                          <w:pStyle w:val="Caption"/>
                          <w:rPr>
                            <w:noProof/>
                            <w:color w:val="000000" w:themeColor="text1"/>
                            <w:sz w:val="16"/>
                            <w:lang w:val="en-GB"/>
                          </w:rPr>
                        </w:pPr>
                        <w:r w:rsidRPr="008C3311">
                          <w:rPr>
                            <w:color w:val="000000" w:themeColor="text1"/>
                            <w:sz w:val="16"/>
                            <w:lang w:val="en-US"/>
                          </w:rPr>
                          <w:t>Figure 3: The significant correlations between the aggressiveness measurements of both the female (left) and male (right) Pied Flycatcher.</w:t>
                        </w:r>
                        <w:r w:rsidRPr="008C3311">
                          <w:rPr>
                            <w:color w:val="000000" w:themeColor="text1"/>
                            <w:sz w:val="16"/>
                            <w:lang w:val="en-GB"/>
                          </w:rPr>
                          <w:t xml:space="preserve"> The number of alarms and attacks of the female are positively correlated with each other (P&lt;0.05). The number of alarms and distance of the female are negatively correlated with each other (P&lt;0.05). The alarms and attacks of the male are positively correlated (P&lt;0.001). The alarms and attacks are both negatively correlated with the distance of the male (P&lt;0.001).</w:t>
                        </w:r>
                      </w:p>
                      <w:p w14:paraId="6048A854" w14:textId="77777777" w:rsidR="00CD33BF" w:rsidRPr="008C3311" w:rsidRDefault="00CD33BF" w:rsidP="006D13F9">
                        <w:pPr>
                          <w:pStyle w:val="Caption"/>
                          <w:rPr>
                            <w:noProof/>
                            <w:color w:val="000000" w:themeColor="text1"/>
                            <w:sz w:val="16"/>
                            <w:lang w:val="en-GB"/>
                          </w:rPr>
                        </w:pPr>
                      </w:p>
                      <w:p w14:paraId="5E6E7727" w14:textId="77777777" w:rsidR="00CD33BF" w:rsidRPr="008C3311" w:rsidRDefault="00CD33BF" w:rsidP="006D13F9">
                        <w:pPr>
                          <w:pStyle w:val="Caption"/>
                          <w:rPr>
                            <w:noProof/>
                            <w:color w:val="000000" w:themeColor="text1"/>
                            <w:sz w:val="16"/>
                            <w:lang w:val="en-GB"/>
                          </w:rPr>
                        </w:pPr>
                      </w:p>
                    </w:txbxContent>
                  </v:textbox>
                </v:shape>
                <w10:wrap type="through" anchorx="margin"/>
              </v:group>
            </w:pict>
          </mc:Fallback>
        </mc:AlternateContent>
      </w:r>
      <w:r w:rsidR="006D13F9" w:rsidRPr="000F7F75">
        <w:rPr>
          <w:lang w:val="en-GB"/>
        </w:rPr>
        <w:t xml:space="preserve">The environmental factors that might explain the variation in aggressiveness in Pied Flycatchers were also measured and were divided in two categories; density of Great Tits and habitat quality. The density of Great Tits was calculated as the number of breeding pairs per plot per surface area. Since Great Tits and </w:t>
      </w:r>
      <w:r w:rsidR="006D13F9" w:rsidRPr="000F7F75">
        <w:rPr>
          <w:lang w:val="en-GB"/>
        </w:rPr>
        <w:t xml:space="preserve">Pied Flycatchers both breed in nest boxes, they were checked regularly during nest building phase and egg laying phase every 3 days in the new plots and every 5 days in the old plots. The habitat quality was measured by counting the tree species in a circle with a radius of 15 meters around each nest box in each plot. This enables to calculate the proportion of oaks per nest box (territorial level) and on plot level. </w:t>
      </w:r>
    </w:p>
    <w:p w14:paraId="36329B17" w14:textId="77777777" w:rsidR="006D13F9" w:rsidRDefault="006D13F9" w:rsidP="001F6348">
      <w:pPr>
        <w:pStyle w:val="NoSpacing"/>
        <w:jc w:val="both"/>
        <w:rPr>
          <w:lang w:val="en-GB"/>
        </w:rPr>
      </w:pPr>
    </w:p>
    <w:p w14:paraId="4E748863" w14:textId="511C955E" w:rsidR="006D13F9" w:rsidRPr="002728C2" w:rsidRDefault="006D13F9" w:rsidP="001F6348">
      <w:pPr>
        <w:pStyle w:val="NoSpacing"/>
        <w:jc w:val="both"/>
        <w:rPr>
          <w:lang w:val="en-GB"/>
        </w:rPr>
      </w:pPr>
      <w:r w:rsidRPr="002728C2">
        <w:rPr>
          <w:lang w:val="en-GB"/>
        </w:rPr>
        <w:t xml:space="preserve">To measure the settlement success, we scored if the Pied Flycatcher pairs were able to lay eggs. We also noted down the date of the first egg laid and the final clutch size, which were used as a measure of fitness. For the fitness measurements only the aggressiveness of the female </w:t>
      </w:r>
      <w:r w:rsidRPr="002728C2">
        <w:rPr>
          <w:rFonts w:ascii="Calibri" w:eastAsia="Times New Roman" w:hAnsi="Calibri" w:cs="Calibri"/>
          <w:lang w:val="en-GB" w:eastAsia="nl-NL"/>
        </w:rPr>
        <w:t xml:space="preserve">because in the end, the female energetically </w:t>
      </w:r>
      <w:r w:rsidR="002728C2" w:rsidRPr="002728C2">
        <w:rPr>
          <w:rFonts w:ascii="Calibri" w:eastAsia="Times New Roman" w:hAnsi="Calibri" w:cs="Calibri"/>
          <w:lang w:val="en-GB" w:eastAsia="nl-NL"/>
        </w:rPr>
        <w:t>invests</w:t>
      </w:r>
      <w:r w:rsidRPr="002728C2">
        <w:rPr>
          <w:rFonts w:ascii="Calibri" w:eastAsia="Times New Roman" w:hAnsi="Calibri" w:cs="Calibri"/>
          <w:lang w:val="en-GB" w:eastAsia="nl-NL"/>
        </w:rPr>
        <w:t xml:space="preserve"> in laying eggs.</w:t>
      </w:r>
    </w:p>
    <w:p w14:paraId="67A11F4B" w14:textId="77777777" w:rsidR="006D13F9" w:rsidRPr="000F7F75" w:rsidRDefault="006D13F9" w:rsidP="001F6348">
      <w:pPr>
        <w:pStyle w:val="NoSpacing"/>
        <w:jc w:val="both"/>
        <w:rPr>
          <w:b/>
          <w:lang w:val="en-GB"/>
        </w:rPr>
      </w:pPr>
    </w:p>
    <w:p w14:paraId="2B3A7E94" w14:textId="13E41875" w:rsidR="006D13F9" w:rsidRPr="000F7F75" w:rsidRDefault="006D13F9" w:rsidP="001F6348">
      <w:pPr>
        <w:pStyle w:val="NoSpacing"/>
        <w:jc w:val="both"/>
        <w:rPr>
          <w:lang w:val="en-GB"/>
        </w:rPr>
      </w:pPr>
      <w:r w:rsidRPr="000F7F75">
        <w:rPr>
          <w:b/>
          <w:lang w:val="en-GB"/>
        </w:rPr>
        <w:t xml:space="preserve">Results  </w:t>
      </w:r>
    </w:p>
    <w:p w14:paraId="7E16B0AE" w14:textId="77777777" w:rsidR="006D13F9" w:rsidRPr="000F7F75" w:rsidRDefault="006D13F9" w:rsidP="001F6348">
      <w:pPr>
        <w:pStyle w:val="NoSpacing"/>
        <w:jc w:val="both"/>
        <w:rPr>
          <w:i/>
          <w:lang w:val="en-GB"/>
        </w:rPr>
      </w:pPr>
      <w:bookmarkStart w:id="0" w:name="_Hlk515278357"/>
      <w:r w:rsidRPr="000F7F75">
        <w:rPr>
          <w:i/>
          <w:lang w:val="en-GB"/>
        </w:rPr>
        <w:t>Effect of individual traits on the variation in aggressiveness</w:t>
      </w:r>
    </w:p>
    <w:p w14:paraId="4784F6E6" w14:textId="08FED003" w:rsidR="006D13F9" w:rsidRPr="000F7F75" w:rsidRDefault="006D13F9" w:rsidP="001F6348">
      <w:pPr>
        <w:pStyle w:val="NoSpacing"/>
        <w:jc w:val="both"/>
        <w:rPr>
          <w:lang w:val="en-GB"/>
        </w:rPr>
      </w:pPr>
      <w:r w:rsidRPr="000F7F75">
        <w:rPr>
          <w:lang w:val="en-GB"/>
        </w:rPr>
        <w:t>Linear regression analysis between the aggressiveness of the male and his plumage colo</w:t>
      </w:r>
      <w:r>
        <w:rPr>
          <w:lang w:val="en-GB"/>
        </w:rPr>
        <w:t>u</w:t>
      </w:r>
      <w:r w:rsidRPr="000F7F75">
        <w:rPr>
          <w:lang w:val="en-GB"/>
        </w:rPr>
        <w:t>r showed that male individuals with a darker plumage colo</w:t>
      </w:r>
      <w:r>
        <w:rPr>
          <w:lang w:val="en-GB"/>
        </w:rPr>
        <w:t>u</w:t>
      </w:r>
      <w:r w:rsidRPr="000F7F75">
        <w:rPr>
          <w:lang w:val="en-GB"/>
        </w:rPr>
        <w:t>r is not positively correlated to the aggressiveness of the males (Fig. 4). The corresponding GLMM shows that the variation in aggressiveness of the male is not significant explained by the plumage colou</w:t>
      </w:r>
      <w:r>
        <w:rPr>
          <w:lang w:val="en-GB"/>
        </w:rPr>
        <w:t>r (</w:t>
      </w:r>
      <w:r w:rsidRPr="000F7F75">
        <w:rPr>
          <w:lang w:val="en-GB"/>
        </w:rPr>
        <w:t xml:space="preserve">Table 1). </w:t>
      </w:r>
    </w:p>
    <w:p w14:paraId="5300C0C7" w14:textId="519B3A9E" w:rsidR="006D13F9" w:rsidRPr="000F7F75" w:rsidRDefault="006D13F9" w:rsidP="001F6348">
      <w:pPr>
        <w:pStyle w:val="NoSpacing"/>
        <w:jc w:val="both"/>
        <w:rPr>
          <w:lang w:val="en-GB"/>
        </w:rPr>
      </w:pPr>
    </w:p>
    <w:p w14:paraId="5EF0695C" w14:textId="141FBB26" w:rsidR="006D13F9" w:rsidRPr="000F7F75" w:rsidRDefault="006D13F9" w:rsidP="001F6348">
      <w:pPr>
        <w:pStyle w:val="NoSpacing"/>
        <w:jc w:val="both"/>
        <w:rPr>
          <w:lang w:val="en-GB"/>
        </w:rPr>
      </w:pPr>
    </w:p>
    <w:p w14:paraId="5CD0CFF7" w14:textId="77777777" w:rsidR="00F75E2F" w:rsidRDefault="00F75E2F" w:rsidP="001F6348">
      <w:pPr>
        <w:pStyle w:val="NoSpacing"/>
        <w:jc w:val="both"/>
        <w:rPr>
          <w:lang w:val="en-GB"/>
        </w:rPr>
      </w:pPr>
    </w:p>
    <w:p w14:paraId="30F75E89" w14:textId="77777777" w:rsidR="00F75E2F" w:rsidRDefault="00F75E2F" w:rsidP="001F6348">
      <w:pPr>
        <w:pStyle w:val="NoSpacing"/>
        <w:jc w:val="both"/>
        <w:rPr>
          <w:lang w:val="en-GB"/>
        </w:rPr>
      </w:pPr>
    </w:p>
    <w:p w14:paraId="3A2E2259" w14:textId="77777777" w:rsidR="00F75E2F" w:rsidRDefault="00F75E2F" w:rsidP="001F6348">
      <w:pPr>
        <w:pStyle w:val="NoSpacing"/>
        <w:jc w:val="both"/>
        <w:rPr>
          <w:lang w:val="en-GB"/>
        </w:rPr>
      </w:pPr>
    </w:p>
    <w:p w14:paraId="0D4DF903" w14:textId="77777777" w:rsidR="00F75E2F" w:rsidRDefault="00F75E2F" w:rsidP="001F6348">
      <w:pPr>
        <w:pStyle w:val="NoSpacing"/>
        <w:jc w:val="both"/>
        <w:rPr>
          <w:lang w:val="en-GB"/>
        </w:rPr>
      </w:pPr>
    </w:p>
    <w:p w14:paraId="4806CACF" w14:textId="68D6B5F7" w:rsidR="006D13F9" w:rsidRPr="000F7F75" w:rsidRDefault="008C3311" w:rsidP="001F6348">
      <w:pPr>
        <w:pStyle w:val="NoSpacing"/>
        <w:jc w:val="both"/>
        <w:rPr>
          <w:lang w:val="en-GB"/>
        </w:rPr>
      </w:pPr>
      <w:r w:rsidRPr="000F7F75">
        <w:rPr>
          <w:noProof/>
          <w:lang w:val="en-GB"/>
        </w:rPr>
        <w:lastRenderedPageBreak/>
        <mc:AlternateContent>
          <mc:Choice Requires="wpg">
            <w:drawing>
              <wp:anchor distT="0" distB="0" distL="114300" distR="114300" simplePos="0" relativeHeight="251662336" behindDoc="0" locked="0" layoutInCell="1" allowOverlap="1" wp14:anchorId="15F259B5" wp14:editId="5632018E">
                <wp:simplePos x="0" y="0"/>
                <wp:positionH relativeFrom="margin">
                  <wp:posOffset>21143</wp:posOffset>
                </wp:positionH>
                <wp:positionV relativeFrom="paragraph">
                  <wp:posOffset>0</wp:posOffset>
                </wp:positionV>
                <wp:extent cx="2330879" cy="1785972"/>
                <wp:effectExtent l="0" t="0" r="0" b="5080"/>
                <wp:wrapThrough wrapText="bothSides">
                  <wp:wrapPolygon edited="0">
                    <wp:start x="0" y="0"/>
                    <wp:lineTo x="0" y="21431"/>
                    <wp:lineTo x="20305" y="21431"/>
                    <wp:lineTo x="20305" y="11061"/>
                    <wp:lineTo x="21365" y="8296"/>
                    <wp:lineTo x="21365"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2330879" cy="1785972"/>
                          <a:chOff x="-37461" y="0"/>
                          <a:chExt cx="2381870" cy="1903108"/>
                        </a:xfrm>
                      </wpg:grpSpPr>
                      <wps:wsp>
                        <wps:cNvPr id="8" name="Text Box 8"/>
                        <wps:cNvSpPr txBox="1"/>
                        <wps:spPr>
                          <a:xfrm>
                            <a:off x="-11431" y="0"/>
                            <a:ext cx="2355840" cy="724561"/>
                          </a:xfrm>
                          <a:prstGeom prst="rect">
                            <a:avLst/>
                          </a:prstGeom>
                          <a:solidFill>
                            <a:prstClr val="white"/>
                          </a:solidFill>
                          <a:ln>
                            <a:noFill/>
                          </a:ln>
                        </wps:spPr>
                        <wps:txbx>
                          <w:txbxContent>
                            <w:p w14:paraId="3E98AA22" w14:textId="77777777" w:rsidR="00CD33BF" w:rsidRPr="008C3311" w:rsidRDefault="00CD33BF" w:rsidP="006D13F9">
                              <w:pPr>
                                <w:pStyle w:val="Caption"/>
                                <w:rPr>
                                  <w:noProof/>
                                  <w:color w:val="auto"/>
                                  <w:sz w:val="16"/>
                                  <w:lang w:val="en-GB"/>
                                </w:rPr>
                              </w:pPr>
                              <w:r w:rsidRPr="008C3311">
                                <w:rPr>
                                  <w:color w:val="auto"/>
                                  <w:sz w:val="16"/>
                                  <w:lang w:val="en-GB"/>
                                </w:rPr>
                                <w:t xml:space="preserve">Table </w:t>
                              </w:r>
                              <w:r w:rsidRPr="008C3311">
                                <w:rPr>
                                  <w:color w:val="auto"/>
                                  <w:sz w:val="16"/>
                                </w:rPr>
                                <w:fldChar w:fldCharType="begin"/>
                              </w:r>
                              <w:r w:rsidRPr="008C3311">
                                <w:rPr>
                                  <w:color w:val="auto"/>
                                  <w:sz w:val="16"/>
                                  <w:lang w:val="en-GB"/>
                                </w:rPr>
                                <w:instrText xml:space="preserve"> SEQ Table \* ARABIC </w:instrText>
                              </w:r>
                              <w:r w:rsidRPr="008C3311">
                                <w:rPr>
                                  <w:color w:val="auto"/>
                                  <w:sz w:val="16"/>
                                </w:rPr>
                                <w:fldChar w:fldCharType="separate"/>
                              </w:r>
                              <w:r w:rsidRPr="008C3311">
                                <w:rPr>
                                  <w:noProof/>
                                  <w:color w:val="auto"/>
                                  <w:sz w:val="16"/>
                                  <w:lang w:val="en-GB"/>
                                </w:rPr>
                                <w:t>1</w:t>
                              </w:r>
                              <w:r w:rsidRPr="008C3311">
                                <w:rPr>
                                  <w:color w:val="auto"/>
                                  <w:sz w:val="16"/>
                                </w:rPr>
                                <w:fldChar w:fldCharType="end"/>
                              </w:r>
                              <w:r w:rsidRPr="008C3311">
                                <w:rPr>
                                  <w:color w:val="auto"/>
                                  <w:sz w:val="16"/>
                                  <w:lang w:val="en-GB"/>
                                </w:rPr>
                                <w:t xml:space="preserve">: The GLMM presents how much of the variance in aggressiveness is explained by the plumage colour (DROST score) of the male. The number of attacks male is the measurement of aggress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 name="Picture 6"/>
                          <pic:cNvPicPr>
                            <a:picLocks noChangeAspect="1"/>
                          </pic:cNvPicPr>
                        </pic:nvPicPr>
                        <pic:blipFill rotWithShape="1">
                          <a:blip r:embed="rId17"/>
                          <a:srcRect r="1248" b="25409"/>
                          <a:stretch/>
                        </pic:blipFill>
                        <pic:spPr>
                          <a:xfrm>
                            <a:off x="-37461" y="578124"/>
                            <a:ext cx="2213572" cy="13249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F259B5" id="Group 5" o:spid="_x0000_s1037" style="position:absolute;left:0;text-align:left;margin-left:1.65pt;margin-top:0;width:183.55pt;height:140.65pt;z-index:251662336;mso-position-horizontal-relative:margin;mso-width-relative:margin;mso-height-relative:margin" coordorigin="-374" coordsize="23818,190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">
                <v:shape id="Text Box 8" o:spid="_x0000_s1038" type="#_x0000_t202" style="position:absolute;left:-114;width:23558;height:7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3E98AA22" w14:textId="77777777" w:rsidR="00CD33BF" w:rsidRPr="008C3311" w:rsidRDefault="00CD33BF" w:rsidP="006D13F9">
                        <w:pPr>
                          <w:pStyle w:val="Caption"/>
                          <w:rPr>
                            <w:noProof/>
                            <w:color w:val="auto"/>
                            <w:sz w:val="16"/>
                            <w:lang w:val="en-GB"/>
                          </w:rPr>
                        </w:pPr>
                        <w:r w:rsidRPr="008C3311">
                          <w:rPr>
                            <w:color w:val="auto"/>
                            <w:sz w:val="16"/>
                            <w:lang w:val="en-GB"/>
                          </w:rPr>
                          <w:t xml:space="preserve">Table </w:t>
                        </w:r>
                        <w:r w:rsidRPr="008C3311">
                          <w:rPr>
                            <w:color w:val="auto"/>
                            <w:sz w:val="16"/>
                          </w:rPr>
                          <w:fldChar w:fldCharType="begin"/>
                        </w:r>
                        <w:r w:rsidRPr="008C3311">
                          <w:rPr>
                            <w:color w:val="auto"/>
                            <w:sz w:val="16"/>
                            <w:lang w:val="en-GB"/>
                          </w:rPr>
                          <w:instrText xml:space="preserve"> SEQ Table \* ARABIC </w:instrText>
                        </w:r>
                        <w:r w:rsidRPr="008C3311">
                          <w:rPr>
                            <w:color w:val="auto"/>
                            <w:sz w:val="16"/>
                          </w:rPr>
                          <w:fldChar w:fldCharType="separate"/>
                        </w:r>
                        <w:r w:rsidRPr="008C3311">
                          <w:rPr>
                            <w:noProof/>
                            <w:color w:val="auto"/>
                            <w:sz w:val="16"/>
                            <w:lang w:val="en-GB"/>
                          </w:rPr>
                          <w:t>1</w:t>
                        </w:r>
                        <w:r w:rsidRPr="008C3311">
                          <w:rPr>
                            <w:color w:val="auto"/>
                            <w:sz w:val="16"/>
                          </w:rPr>
                          <w:fldChar w:fldCharType="end"/>
                        </w:r>
                        <w:r w:rsidRPr="008C3311">
                          <w:rPr>
                            <w:color w:val="auto"/>
                            <w:sz w:val="16"/>
                            <w:lang w:val="en-GB"/>
                          </w:rPr>
                          <w:t xml:space="preserve">: The GLMM presents how much of the variance in aggressiveness is explained by the plumage colour (DROST score) of the male. The number of attacks male is the measurement of aggressiveness. </w:t>
                        </w:r>
                      </w:p>
                    </w:txbxContent>
                  </v:textbox>
                </v:shape>
                <v:shape id="Picture 6" o:spid="_x0000_s1039" type="#_x0000_t75" style="position:absolute;left:-374;top:5781;width:22135;height:132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">
                  <v:imagedata r:id="rId18" o:title="" cropbottom="16652f" cropright="818f"/>
                </v:shape>
                <w10:wrap type="through" anchorx="margin"/>
              </v:group>
            </w:pict>
          </mc:Fallback>
        </mc:AlternateContent>
      </w:r>
      <w:r w:rsidRPr="000F7F75">
        <w:rPr>
          <w:noProof/>
          <w:lang w:val="en-GB"/>
        </w:rPr>
        <mc:AlternateContent>
          <mc:Choice Requires="wpg">
            <w:drawing>
              <wp:anchor distT="0" distB="0" distL="114300" distR="114300" simplePos="0" relativeHeight="251668480" behindDoc="0" locked="0" layoutInCell="1" allowOverlap="1" wp14:anchorId="327E6B2A" wp14:editId="100FA6E4">
                <wp:simplePos x="0" y="0"/>
                <wp:positionH relativeFrom="column">
                  <wp:posOffset>3087690</wp:posOffset>
                </wp:positionH>
                <wp:positionV relativeFrom="paragraph">
                  <wp:posOffset>19050</wp:posOffset>
                </wp:positionV>
                <wp:extent cx="2927985" cy="1986915"/>
                <wp:effectExtent l="0" t="19050" r="24765" b="0"/>
                <wp:wrapThrough wrapText="bothSides">
                  <wp:wrapPolygon edited="0">
                    <wp:start x="0" y="-207"/>
                    <wp:lineTo x="0" y="21331"/>
                    <wp:lineTo x="21642" y="21331"/>
                    <wp:lineTo x="21642" y="-207"/>
                    <wp:lineTo x="0" y="-207"/>
                  </wp:wrapPolygon>
                </wp:wrapThrough>
                <wp:docPr id="31" name="Group 31"/>
                <wp:cNvGraphicFramePr/>
                <a:graphic xmlns:a="http://schemas.openxmlformats.org/drawingml/2006/main">
                  <a:graphicData uri="http://schemas.microsoft.com/office/word/2010/wordprocessingGroup">
                    <wpg:wgp>
                      <wpg:cNvGrpSpPr/>
                      <wpg:grpSpPr>
                        <a:xfrm>
                          <a:off x="0" y="0"/>
                          <a:ext cx="2927985" cy="1986915"/>
                          <a:chOff x="0" y="0"/>
                          <a:chExt cx="2907030" cy="2119210"/>
                        </a:xfrm>
                      </wpg:grpSpPr>
                      <wps:wsp>
                        <wps:cNvPr id="18" name="Text Box 18"/>
                        <wps:cNvSpPr txBox="1"/>
                        <wps:spPr>
                          <a:xfrm>
                            <a:off x="0" y="1809751"/>
                            <a:ext cx="2907030" cy="309459"/>
                          </a:xfrm>
                          <a:prstGeom prst="rect">
                            <a:avLst/>
                          </a:prstGeom>
                          <a:solidFill>
                            <a:prstClr val="white"/>
                          </a:solidFill>
                          <a:ln>
                            <a:noFill/>
                          </a:ln>
                        </wps:spPr>
                        <wps:txbx>
                          <w:txbxContent>
                            <w:p w14:paraId="4EDE0ECD" w14:textId="77777777" w:rsidR="00CD33BF" w:rsidRPr="008C3311" w:rsidRDefault="00CD33BF" w:rsidP="006D13F9">
                              <w:pPr>
                                <w:pStyle w:val="Caption"/>
                                <w:rPr>
                                  <w:noProof/>
                                  <w:color w:val="auto"/>
                                  <w:sz w:val="16"/>
                                  <w:lang w:val="en-GB"/>
                                </w:rPr>
                              </w:pPr>
                              <w:r w:rsidRPr="008C3311">
                                <w:rPr>
                                  <w:color w:val="auto"/>
                                  <w:sz w:val="16"/>
                                  <w:lang w:val="en-GB"/>
                                </w:rPr>
                                <w:t>Figure 4: The linear regression analysis between the aggressiveness of the male and his plumage colour. There is no relationship foun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 name="Picture 2">
                            <a:extLst>
                              <a:ext uri="{FF2B5EF4-FFF2-40B4-BE49-F238E27FC236}">
                                <a16:creationId xmlns:a16="http://schemas.microsoft.com/office/drawing/2014/main" id="{46C7F3DD-0597-494A-B88A-3C58597B3A59}"/>
                              </a:ext>
                            </a:extLst>
                          </pic:cNvPr>
                          <pic:cNvPicPr>
                            <a:picLocks noChangeAspect="1"/>
                          </pic:cNvPicPr>
                        </pic:nvPicPr>
                        <pic:blipFill rotWithShape="1">
                          <a:blip r:embed="rId19"/>
                          <a:srcRect l="3585" t="2264" r="2953" b="1898"/>
                          <a:stretch/>
                        </pic:blipFill>
                        <pic:spPr>
                          <a:xfrm>
                            <a:off x="44450" y="0"/>
                            <a:ext cx="2862580" cy="1761490"/>
                          </a:xfrm>
                          <a:prstGeom prst="rect">
                            <a:avLst/>
                          </a:prstGeom>
                          <a:ln>
                            <a:solidFill>
                              <a:schemeClr val="bg2">
                                <a:lumMod val="90000"/>
                              </a:schemeClr>
                            </a:solidFill>
                          </a:ln>
                        </pic:spPr>
                      </pic:pic>
                    </wpg:wgp>
                  </a:graphicData>
                </a:graphic>
                <wp14:sizeRelH relativeFrom="margin">
                  <wp14:pctWidth>0</wp14:pctWidth>
                </wp14:sizeRelH>
                <wp14:sizeRelV relativeFrom="margin">
                  <wp14:pctHeight>0</wp14:pctHeight>
                </wp14:sizeRelV>
              </wp:anchor>
            </w:drawing>
          </mc:Choice>
          <mc:Fallback>
            <w:pict>
              <v:group w14:anchorId="327E6B2A" id="Group 31" o:spid="_x0000_s1040" style="position:absolute;left:0;text-align:left;margin-left:243.15pt;margin-top:1.5pt;width:230.55pt;height:156.45pt;z-index:251668480;mso-width-relative:margin;mso-height-relative:margin" coordsize="29070,21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">
                <v:shape id="Text Box 18" o:spid="_x0000_s1041" type="#_x0000_t202" style="position:absolute;top:18097;width:29070;height:3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4EDE0ECD" w14:textId="77777777" w:rsidR="00CD33BF" w:rsidRPr="008C3311" w:rsidRDefault="00CD33BF" w:rsidP="006D13F9">
                        <w:pPr>
                          <w:pStyle w:val="Caption"/>
                          <w:rPr>
                            <w:noProof/>
                            <w:color w:val="auto"/>
                            <w:sz w:val="16"/>
                            <w:lang w:val="en-GB"/>
                          </w:rPr>
                        </w:pPr>
                        <w:r w:rsidRPr="008C3311">
                          <w:rPr>
                            <w:color w:val="auto"/>
                            <w:sz w:val="16"/>
                            <w:lang w:val="en-GB"/>
                          </w:rPr>
                          <w:t>Figure 4: The linear regression analysis between the aggressiveness of the male and his plumage colour. There is no relationship found.</w:t>
                        </w:r>
                      </w:p>
                    </w:txbxContent>
                  </v:textbox>
                </v:shape>
                <v:shape id="Picture 2" o:spid="_x0000_s1042" type="#_x0000_t75" style="position:absolute;left:444;width:28626;height:176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" stroked="t" strokecolor="#cfcdcd [2894]">
                  <v:imagedata r:id="rId20" o:title="" croptop="1484f" cropbottom="1244f" cropleft="2349f" cropright="1935f"/>
                  <v:path arrowok="t"/>
                </v:shape>
                <w10:wrap type="through"/>
              </v:group>
            </w:pict>
          </mc:Fallback>
        </mc:AlternateContent>
      </w:r>
      <w:r w:rsidR="006D13F9" w:rsidRPr="000F7F75">
        <w:rPr>
          <w:lang w:val="en-GB"/>
        </w:rPr>
        <w:t xml:space="preserve">However, the nest stages, nest building and egg laying, do explain the variation in aggressiveness in relation to the individual traits in both male and female (Table 2). The </w:t>
      </w:r>
      <w:r w:rsidR="006D13F9">
        <w:rPr>
          <w:lang w:val="en-GB"/>
        </w:rPr>
        <w:t>GLMM</w:t>
      </w:r>
      <w:r w:rsidR="006D13F9" w:rsidRPr="000F7F75">
        <w:rPr>
          <w:lang w:val="en-GB"/>
        </w:rPr>
        <w:t xml:space="preserve"> with a gaussian distribution for the variation in aggressiveness shows that from the nest building stage to the egg laying stage the aggressiveness in both male (90.210 ± 15.13) and female (89.630 ± 18.160) significantly increases.</w:t>
      </w:r>
    </w:p>
    <w:bookmarkEnd w:id="0"/>
    <w:p w14:paraId="479F3F9D" w14:textId="13FC2D26" w:rsidR="006D13F9" w:rsidRPr="000F7F75" w:rsidRDefault="006D13F9" w:rsidP="001F6348">
      <w:pPr>
        <w:pStyle w:val="NoSpacing"/>
        <w:jc w:val="both"/>
        <w:rPr>
          <w:lang w:val="en-GB"/>
        </w:rPr>
      </w:pPr>
    </w:p>
    <w:p w14:paraId="435850C3" w14:textId="1EB786CC" w:rsidR="006D13F9" w:rsidRPr="000F7F75" w:rsidRDefault="006D13F9" w:rsidP="001F6348">
      <w:pPr>
        <w:pStyle w:val="NoSpacing"/>
        <w:jc w:val="both"/>
        <w:rPr>
          <w:lang w:val="en-GB"/>
        </w:rPr>
      </w:pPr>
      <w:r w:rsidRPr="000F7F75">
        <w:rPr>
          <w:i/>
          <w:lang w:val="en-GB"/>
        </w:rPr>
        <w:t xml:space="preserve">Effect of environmental </w:t>
      </w:r>
      <w:r>
        <w:rPr>
          <w:i/>
          <w:lang w:val="en-GB"/>
        </w:rPr>
        <w:t>factors</w:t>
      </w:r>
      <w:r w:rsidRPr="000F7F75">
        <w:rPr>
          <w:i/>
          <w:lang w:val="en-GB"/>
        </w:rPr>
        <w:t xml:space="preserve"> on the variation in aggressiveness</w:t>
      </w:r>
    </w:p>
    <w:p w14:paraId="2E1F23CE" w14:textId="73393019" w:rsidR="006D13F9" w:rsidRPr="008C3311" w:rsidRDefault="008C3311" w:rsidP="001F6348">
      <w:pPr>
        <w:jc w:val="both"/>
        <w:rPr>
          <w:rFonts w:ascii="Calibri" w:eastAsia="Times New Roman" w:hAnsi="Calibri" w:cs="Calibri"/>
          <w:color w:val="000000"/>
          <w:lang w:val="en-GB" w:eastAsia="nl-NL"/>
        </w:rPr>
      </w:pPr>
      <w:r w:rsidRPr="000F7F75">
        <w:rPr>
          <w:noProof/>
          <w:lang w:val="en-GB"/>
        </w:rPr>
        <mc:AlternateContent>
          <mc:Choice Requires="wpg">
            <w:drawing>
              <wp:anchor distT="0" distB="0" distL="114300" distR="114300" simplePos="0" relativeHeight="251663360" behindDoc="0" locked="0" layoutInCell="1" allowOverlap="1" wp14:anchorId="721B173D" wp14:editId="7A69DB45">
                <wp:simplePos x="0" y="0"/>
                <wp:positionH relativeFrom="margin">
                  <wp:posOffset>-26670</wp:posOffset>
                </wp:positionH>
                <wp:positionV relativeFrom="paragraph">
                  <wp:posOffset>2496820</wp:posOffset>
                </wp:positionV>
                <wp:extent cx="2749550" cy="2042160"/>
                <wp:effectExtent l="0" t="0" r="0" b="0"/>
                <wp:wrapThrough wrapText="bothSides">
                  <wp:wrapPolygon edited="0">
                    <wp:start x="0" y="0"/>
                    <wp:lineTo x="0" y="21358"/>
                    <wp:lineTo x="20952" y="21358"/>
                    <wp:lineTo x="21400" y="7657"/>
                    <wp:lineTo x="21400" y="0"/>
                    <wp:lineTo x="0" y="0"/>
                  </wp:wrapPolygon>
                </wp:wrapThrough>
                <wp:docPr id="19" name="Group 19"/>
                <wp:cNvGraphicFramePr/>
                <a:graphic xmlns:a="http://schemas.openxmlformats.org/drawingml/2006/main">
                  <a:graphicData uri="http://schemas.microsoft.com/office/word/2010/wordprocessingGroup">
                    <wpg:wgp>
                      <wpg:cNvGrpSpPr/>
                      <wpg:grpSpPr>
                        <a:xfrm>
                          <a:off x="0" y="0"/>
                          <a:ext cx="2749550" cy="2042160"/>
                          <a:chOff x="-27513" y="0"/>
                          <a:chExt cx="2760049" cy="2063530"/>
                        </a:xfrm>
                      </wpg:grpSpPr>
                      <wps:wsp>
                        <wps:cNvPr id="21" name="Text Box 21"/>
                        <wps:cNvSpPr txBox="1"/>
                        <wps:spPr>
                          <a:xfrm>
                            <a:off x="0" y="0"/>
                            <a:ext cx="2732536" cy="723900"/>
                          </a:xfrm>
                          <a:prstGeom prst="rect">
                            <a:avLst/>
                          </a:prstGeom>
                          <a:solidFill>
                            <a:prstClr val="white"/>
                          </a:solidFill>
                          <a:ln>
                            <a:noFill/>
                          </a:ln>
                        </wps:spPr>
                        <wps:txbx>
                          <w:txbxContent>
                            <w:p w14:paraId="4C7A06BF" w14:textId="77777777" w:rsidR="00CD33BF" w:rsidRPr="008C3311" w:rsidRDefault="00CD33BF" w:rsidP="006D13F9">
                              <w:pPr>
                                <w:pStyle w:val="Caption"/>
                                <w:rPr>
                                  <w:noProof/>
                                  <w:color w:val="auto"/>
                                  <w:sz w:val="16"/>
                                  <w:lang w:val="en-US"/>
                                </w:rPr>
                              </w:pPr>
                              <w:r w:rsidRPr="008C3311">
                                <w:rPr>
                                  <w:color w:val="auto"/>
                                  <w:sz w:val="16"/>
                                  <w:lang w:val="en-US"/>
                                </w:rPr>
                                <w:t xml:space="preserve">Table </w:t>
                              </w:r>
                              <w:r w:rsidRPr="008C3311">
                                <w:rPr>
                                  <w:color w:val="auto"/>
                                  <w:sz w:val="16"/>
                                </w:rPr>
                                <w:fldChar w:fldCharType="begin"/>
                              </w:r>
                              <w:r w:rsidRPr="008C3311">
                                <w:rPr>
                                  <w:color w:val="auto"/>
                                  <w:sz w:val="16"/>
                                  <w:lang w:val="en-US"/>
                                </w:rPr>
                                <w:instrText xml:space="preserve"> SEQ Table \* ARABIC </w:instrText>
                              </w:r>
                              <w:r w:rsidRPr="008C3311">
                                <w:rPr>
                                  <w:color w:val="auto"/>
                                  <w:sz w:val="16"/>
                                </w:rPr>
                                <w:fldChar w:fldCharType="separate"/>
                              </w:r>
                              <w:r w:rsidRPr="008C3311">
                                <w:rPr>
                                  <w:noProof/>
                                  <w:color w:val="auto"/>
                                  <w:sz w:val="16"/>
                                  <w:lang w:val="en-US"/>
                                </w:rPr>
                                <w:t>2</w:t>
                              </w:r>
                              <w:r w:rsidRPr="008C3311">
                                <w:rPr>
                                  <w:color w:val="auto"/>
                                  <w:sz w:val="16"/>
                                </w:rPr>
                                <w:fldChar w:fldCharType="end"/>
                              </w:r>
                              <w:r w:rsidRPr="008C3311">
                                <w:rPr>
                                  <w:color w:val="auto"/>
                                  <w:sz w:val="16"/>
                                  <w:lang w:val="en-US"/>
                                </w:rPr>
                                <w:t>:The GLMM which explains the variation in aggressiveness for both male and female in relation to the nest stages. The number of alarm calls is the measurement of aggressiveness. Nest Stage 3 is the egg- laying stage and Nest Stage 4 is the incubation st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0" name="Picture 20"/>
                          <pic:cNvPicPr>
                            <a:picLocks noChangeAspect="1"/>
                          </pic:cNvPicPr>
                        </pic:nvPicPr>
                        <pic:blipFill rotWithShape="1">
                          <a:blip r:embed="rId21">
                            <a:extLst>
                              <a:ext uri="{28A0092B-C50C-407E-A947-70E740481C1C}">
                                <a14:useLocalDpi xmlns:a14="http://schemas.microsoft.com/office/drawing/2010/main" val="0"/>
                              </a:ext>
                            </a:extLst>
                          </a:blip>
                          <a:srcRect b="1509"/>
                          <a:stretch/>
                        </pic:blipFill>
                        <pic:spPr bwMode="auto">
                          <a:xfrm>
                            <a:off x="-27513" y="674583"/>
                            <a:ext cx="2657604" cy="1388947"/>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21B173D" id="Group 19" o:spid="_x0000_s1043" style="position:absolute;left:0;text-align:left;margin-left:-2.1pt;margin-top:196.6pt;width:216.5pt;height:160.8pt;z-index:251663360;mso-position-horizontal-relative:margin;mso-width-relative:margin;mso-height-relative:margin" coordorigin="-275" coordsize="27600,20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">
                <v:shape id="Text Box 21" o:spid="_x0000_s1044" type="#_x0000_t202" style="position:absolute;width:27325;height:7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4C7A06BF" w14:textId="77777777" w:rsidR="00CD33BF" w:rsidRPr="008C3311" w:rsidRDefault="00CD33BF" w:rsidP="006D13F9">
                        <w:pPr>
                          <w:pStyle w:val="Caption"/>
                          <w:rPr>
                            <w:noProof/>
                            <w:color w:val="auto"/>
                            <w:sz w:val="16"/>
                            <w:lang w:val="en-US"/>
                          </w:rPr>
                        </w:pPr>
                        <w:r w:rsidRPr="008C3311">
                          <w:rPr>
                            <w:color w:val="auto"/>
                            <w:sz w:val="16"/>
                            <w:lang w:val="en-US"/>
                          </w:rPr>
                          <w:t xml:space="preserve">Table </w:t>
                        </w:r>
                        <w:r w:rsidRPr="008C3311">
                          <w:rPr>
                            <w:color w:val="auto"/>
                            <w:sz w:val="16"/>
                          </w:rPr>
                          <w:fldChar w:fldCharType="begin"/>
                        </w:r>
                        <w:r w:rsidRPr="008C3311">
                          <w:rPr>
                            <w:color w:val="auto"/>
                            <w:sz w:val="16"/>
                            <w:lang w:val="en-US"/>
                          </w:rPr>
                          <w:instrText xml:space="preserve"> SEQ Table \* ARABIC </w:instrText>
                        </w:r>
                        <w:r w:rsidRPr="008C3311">
                          <w:rPr>
                            <w:color w:val="auto"/>
                            <w:sz w:val="16"/>
                          </w:rPr>
                          <w:fldChar w:fldCharType="separate"/>
                        </w:r>
                        <w:r w:rsidRPr="008C3311">
                          <w:rPr>
                            <w:noProof/>
                            <w:color w:val="auto"/>
                            <w:sz w:val="16"/>
                            <w:lang w:val="en-US"/>
                          </w:rPr>
                          <w:t>2</w:t>
                        </w:r>
                        <w:r w:rsidRPr="008C3311">
                          <w:rPr>
                            <w:color w:val="auto"/>
                            <w:sz w:val="16"/>
                          </w:rPr>
                          <w:fldChar w:fldCharType="end"/>
                        </w:r>
                        <w:r w:rsidRPr="008C3311">
                          <w:rPr>
                            <w:color w:val="auto"/>
                            <w:sz w:val="16"/>
                            <w:lang w:val="en-US"/>
                          </w:rPr>
                          <w:t>:The GLMM which explains the variation in aggressiveness for both male and female in relation to the nest stages. The number of alarm calls is the measurement of aggressiveness. Nest Stage 3 is the egg- laying stage and Nest Stage 4 is the incubation stage.</w:t>
                        </w:r>
                      </w:p>
                    </w:txbxContent>
                  </v:textbox>
                </v:shape>
                <v:shape id="Picture 20" o:spid="_x0000_s1045" type="#_x0000_t75" style="position:absolute;left:-275;top:6745;width:26575;height:13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">
                  <v:imagedata r:id="rId22" o:title="" cropbottom="989f"/>
                </v:shape>
                <w10:wrap type="through" anchorx="margin"/>
              </v:group>
            </w:pict>
          </mc:Fallback>
        </mc:AlternateContent>
      </w:r>
      <w:r w:rsidR="006D13F9" w:rsidRPr="000F7F75">
        <w:rPr>
          <w:lang w:val="en-GB"/>
        </w:rPr>
        <w:t>The</w:t>
      </w:r>
      <w:r w:rsidR="006D13F9">
        <w:rPr>
          <w:lang w:val="en-GB"/>
        </w:rPr>
        <w:t xml:space="preserve"> age of the different plots</w:t>
      </w:r>
      <w:r w:rsidR="006D13F9" w:rsidRPr="000F7F75">
        <w:rPr>
          <w:lang w:val="en-GB"/>
        </w:rPr>
        <w:t xml:space="preserve"> might influence the dispersal and therefore</w:t>
      </w:r>
      <w:r w:rsidR="006D13F9">
        <w:rPr>
          <w:lang w:val="en-GB"/>
        </w:rPr>
        <w:t xml:space="preserve"> the plot age</w:t>
      </w:r>
      <w:r w:rsidR="006D13F9" w:rsidRPr="000F7F75">
        <w:rPr>
          <w:lang w:val="en-GB"/>
        </w:rPr>
        <w:t xml:space="preserve"> might explain the variation in aggressiveness</w:t>
      </w:r>
      <w:r w:rsidR="006D13F9">
        <w:rPr>
          <w:lang w:val="en-GB"/>
        </w:rPr>
        <w:t xml:space="preserve">. </w:t>
      </w:r>
      <w:r w:rsidR="006D13F9" w:rsidRPr="000F7F75">
        <w:rPr>
          <w:lang w:val="en-GB"/>
        </w:rPr>
        <w:t xml:space="preserve">The age of the plots was divided in the two categories old and new. The </w:t>
      </w:r>
      <w:r w:rsidR="006D13F9">
        <w:rPr>
          <w:lang w:val="en-GB"/>
        </w:rPr>
        <w:t>GLMM</w:t>
      </w:r>
      <w:r w:rsidR="006D13F9" w:rsidRPr="000F7F75">
        <w:rPr>
          <w:lang w:val="en-GB"/>
        </w:rPr>
        <w:t xml:space="preserve"> which tested for a</w:t>
      </w:r>
      <w:r w:rsidR="006D13F9">
        <w:rPr>
          <w:lang w:val="en-GB"/>
        </w:rPr>
        <w:t xml:space="preserve"> linear effect between plot age and the variation in aggressiveness for both sexes</w:t>
      </w:r>
      <w:r w:rsidR="006D13F9" w:rsidRPr="000F7F75">
        <w:rPr>
          <w:lang w:val="en-GB"/>
        </w:rPr>
        <w:t xml:space="preserve"> showed that plot age did not significantly explain the variation in aggressiveness (male = </w:t>
      </w:r>
      <w:r w:rsidR="006D13F9" w:rsidRPr="000F7F75">
        <w:rPr>
          <w:rFonts w:ascii="Calibri" w:eastAsia="Times New Roman" w:hAnsi="Calibri" w:cs="Calibri"/>
          <w:lang w:val="en-GB" w:eastAsia="nl-NL"/>
        </w:rPr>
        <w:t xml:space="preserve">0,414 ± 0,346, female = </w:t>
      </w:r>
      <w:r w:rsidR="006D13F9" w:rsidRPr="000F7F75">
        <w:rPr>
          <w:rFonts w:ascii="Calibri" w:eastAsia="Times New Roman" w:hAnsi="Calibri" w:cs="Calibri"/>
          <w:color w:val="000000"/>
          <w:lang w:val="en-GB" w:eastAsia="nl-NL"/>
        </w:rPr>
        <w:t>8,772 ± 27,134</w:t>
      </w:r>
      <w:r w:rsidR="006D13F9">
        <w:rPr>
          <w:rFonts w:ascii="Calibri" w:eastAsia="Times New Roman" w:hAnsi="Calibri" w:cs="Calibri"/>
          <w:color w:val="000000"/>
          <w:lang w:val="en-GB" w:eastAsia="nl-NL"/>
        </w:rPr>
        <w:t>, t</w:t>
      </w:r>
      <w:r w:rsidR="006D13F9" w:rsidRPr="000F7F75">
        <w:rPr>
          <w:rFonts w:ascii="Calibri" w:eastAsia="Times New Roman" w:hAnsi="Calibri" w:cs="Calibri"/>
          <w:color w:val="000000"/>
          <w:lang w:val="en-GB" w:eastAsia="nl-NL"/>
        </w:rPr>
        <w:t xml:space="preserve">able 3). </w:t>
      </w:r>
      <w:r w:rsidR="006D13F9" w:rsidRPr="000F7F75">
        <w:rPr>
          <w:lang w:val="en-GB" w:eastAsia="nl-NL"/>
        </w:rPr>
        <w:t>Pearson corr</w:t>
      </w:r>
      <w:r w:rsidR="006D13F9">
        <w:rPr>
          <w:lang w:val="en-GB" w:eastAsia="nl-NL"/>
        </w:rPr>
        <w:t>elation analysis showed that</w:t>
      </w:r>
      <w:r w:rsidR="006D13F9" w:rsidRPr="000F7F75">
        <w:rPr>
          <w:lang w:val="en-GB" w:eastAsia="nl-NL"/>
        </w:rPr>
        <w:t xml:space="preserve"> other environmental </w:t>
      </w:r>
      <w:r w:rsidR="006D13F9">
        <w:rPr>
          <w:lang w:val="en-GB" w:eastAsia="nl-NL"/>
        </w:rPr>
        <w:t>factors</w:t>
      </w:r>
      <w:r w:rsidR="006D13F9" w:rsidRPr="000F7F75">
        <w:rPr>
          <w:lang w:val="en-GB" w:eastAsia="nl-NL"/>
        </w:rPr>
        <w:t>, Great Tit density and the proportion of oaks on plot level, are significantly correlated (P&lt;0.05</w:t>
      </w:r>
      <w:r w:rsidR="006D13F9">
        <w:rPr>
          <w:lang w:val="en-GB" w:eastAsia="nl-NL"/>
        </w:rPr>
        <w:t>, appendix B). However,</w:t>
      </w:r>
      <w:r w:rsidR="006D13F9" w:rsidRPr="000F7F75">
        <w:rPr>
          <w:lang w:val="en-GB" w:eastAsia="nl-NL"/>
        </w:rPr>
        <w:t xml:space="preserve"> only the </w:t>
      </w:r>
      <w:r w:rsidR="006D13F9">
        <w:rPr>
          <w:lang w:val="en-GB" w:eastAsia="nl-NL"/>
        </w:rPr>
        <w:t>GLMM</w:t>
      </w:r>
      <w:r w:rsidR="006D13F9" w:rsidRPr="000F7F75">
        <w:rPr>
          <w:lang w:val="en-GB" w:eastAsia="nl-NL"/>
        </w:rPr>
        <w:t xml:space="preserve"> of aggressiveness in relation to the Great Tit density significantly explains the variance in aggressiveness in only the female Pied Flycatcher (-88.288 ± 35.430</w:t>
      </w:r>
      <w:r w:rsidR="006D13F9">
        <w:rPr>
          <w:lang w:val="en-GB" w:eastAsia="nl-NL"/>
        </w:rPr>
        <w:t>, T</w:t>
      </w:r>
      <w:r w:rsidR="006D13F9" w:rsidRPr="000F7F75">
        <w:rPr>
          <w:lang w:val="en-GB" w:eastAsia="nl-NL"/>
        </w:rPr>
        <w:t>able 4). In other words, a significant negative correlation (R=-0.22) exists between the Great Tit density and the aggressiveness of the females (appendix B).</w:t>
      </w:r>
    </w:p>
    <w:p w14:paraId="09A83718" w14:textId="15805343" w:rsidR="006D13F9" w:rsidRPr="000F7F75" w:rsidRDefault="006D13F9" w:rsidP="001F6348">
      <w:pPr>
        <w:pStyle w:val="NoSpacing"/>
        <w:jc w:val="both"/>
        <w:rPr>
          <w:i/>
          <w:lang w:val="en-GB"/>
        </w:rPr>
      </w:pPr>
      <w:r w:rsidRPr="000F7F75">
        <w:rPr>
          <w:i/>
          <w:lang w:val="en-GB"/>
        </w:rPr>
        <w:t>Effect of aggressiveness on fitness components</w:t>
      </w:r>
    </w:p>
    <w:p w14:paraId="0A0BC885" w14:textId="77777777" w:rsidR="008C3311" w:rsidRDefault="006D13F9" w:rsidP="001F6348">
      <w:pPr>
        <w:pStyle w:val="NoSpacing"/>
        <w:jc w:val="both"/>
        <w:rPr>
          <w:lang w:val="en-GB"/>
        </w:rPr>
      </w:pPr>
      <w:r>
        <w:rPr>
          <w:lang w:val="en-GB"/>
        </w:rPr>
        <w:t xml:space="preserve">When measuring the effect of aggressiveness on the settlement success, the aggressiveness of sexes was taken into account (Table 5). </w:t>
      </w:r>
      <w:r w:rsidRPr="000F7F75">
        <w:rPr>
          <w:lang w:val="en-GB"/>
        </w:rPr>
        <w:t>Because the behaviour of both male and female makes the settlement successful or not.  However,</w:t>
      </w:r>
      <w:r>
        <w:rPr>
          <w:lang w:val="en-GB"/>
        </w:rPr>
        <w:t xml:space="preserve"> GLMM showed that</w:t>
      </w:r>
      <w:r w:rsidRPr="000F7F75">
        <w:rPr>
          <w:lang w:val="en-GB"/>
        </w:rPr>
        <w:t xml:space="preserve"> the settlement success could not be explained by the aggressiveness of both sexes (female = </w:t>
      </w:r>
      <w:r w:rsidRPr="000F7F75">
        <w:rPr>
          <w:rFonts w:ascii="Calibri" w:eastAsia="Times New Roman" w:hAnsi="Calibri" w:cs="Calibri"/>
          <w:lang w:val="en-GB" w:eastAsia="nl-NL"/>
        </w:rPr>
        <w:t xml:space="preserve">0.001 ± 0.002 and male = 0.020 ± 0.038, </w:t>
      </w:r>
      <w:r>
        <w:rPr>
          <w:rFonts w:ascii="Calibri" w:eastAsia="Times New Roman" w:hAnsi="Calibri" w:cs="Calibri"/>
          <w:lang w:val="en-GB" w:eastAsia="nl-NL"/>
        </w:rPr>
        <w:t>t</w:t>
      </w:r>
      <w:r w:rsidRPr="000F7F75">
        <w:rPr>
          <w:rFonts w:ascii="Calibri" w:eastAsia="Times New Roman" w:hAnsi="Calibri" w:cs="Calibri"/>
          <w:lang w:val="en-GB" w:eastAsia="nl-NL"/>
        </w:rPr>
        <w:t>able 5). Next, the first day of eg</w:t>
      </w:r>
      <w:r>
        <w:rPr>
          <w:rFonts w:ascii="Calibri" w:eastAsia="Times New Roman" w:hAnsi="Calibri" w:cs="Calibri"/>
          <w:lang w:val="en-GB" w:eastAsia="nl-NL"/>
        </w:rPr>
        <w:t>g laying and the clutch size were</w:t>
      </w:r>
      <w:r w:rsidRPr="000F7F75">
        <w:rPr>
          <w:rFonts w:ascii="Calibri" w:eastAsia="Times New Roman" w:hAnsi="Calibri" w:cs="Calibri"/>
          <w:lang w:val="en-GB" w:eastAsia="nl-NL"/>
        </w:rPr>
        <w:t xml:space="preserve"> taken as fitness measurements. </w:t>
      </w:r>
    </w:p>
    <w:p w14:paraId="2438FAD4" w14:textId="09442D3E" w:rsidR="008C3311" w:rsidRDefault="008C3311" w:rsidP="001F6348">
      <w:pPr>
        <w:pStyle w:val="NoSpacing"/>
        <w:jc w:val="both"/>
        <w:rPr>
          <w:rFonts w:ascii="Calibri" w:eastAsia="Times New Roman" w:hAnsi="Calibri" w:cs="Calibri"/>
          <w:lang w:val="en-GB" w:eastAsia="nl-NL"/>
        </w:rPr>
      </w:pPr>
    </w:p>
    <w:p w14:paraId="04201A0F" w14:textId="6B602D54" w:rsidR="008C3311" w:rsidRDefault="001F6348" w:rsidP="001F6348">
      <w:pPr>
        <w:pStyle w:val="NoSpacing"/>
        <w:jc w:val="both"/>
        <w:rPr>
          <w:rFonts w:ascii="Calibri" w:eastAsia="Times New Roman" w:hAnsi="Calibri" w:cs="Calibri"/>
          <w:lang w:val="en-GB" w:eastAsia="nl-NL"/>
        </w:rPr>
      </w:pPr>
      <w:r w:rsidRPr="000F7F75">
        <w:rPr>
          <w:noProof/>
          <w:lang w:val="en-GB"/>
        </w:rPr>
        <mc:AlternateContent>
          <mc:Choice Requires="wpg">
            <w:drawing>
              <wp:anchor distT="0" distB="0" distL="114300" distR="114300" simplePos="0" relativeHeight="251664384" behindDoc="0" locked="0" layoutInCell="1" allowOverlap="1" wp14:anchorId="78E3C561" wp14:editId="5B2ADC66">
                <wp:simplePos x="0" y="0"/>
                <wp:positionH relativeFrom="column">
                  <wp:posOffset>-52070</wp:posOffset>
                </wp:positionH>
                <wp:positionV relativeFrom="paragraph">
                  <wp:posOffset>484505</wp:posOffset>
                </wp:positionV>
                <wp:extent cx="2900680" cy="2114550"/>
                <wp:effectExtent l="0" t="0" r="0" b="0"/>
                <wp:wrapThrough wrapText="bothSides">
                  <wp:wrapPolygon edited="0">
                    <wp:start x="142" y="0"/>
                    <wp:lineTo x="0" y="7589"/>
                    <wp:lineTo x="0" y="21405"/>
                    <wp:lineTo x="21278" y="21405"/>
                    <wp:lineTo x="21420" y="8757"/>
                    <wp:lineTo x="21420" y="0"/>
                    <wp:lineTo x="142" y="0"/>
                  </wp:wrapPolygon>
                </wp:wrapThrough>
                <wp:docPr id="37" name="Group 37"/>
                <wp:cNvGraphicFramePr/>
                <a:graphic xmlns:a="http://schemas.openxmlformats.org/drawingml/2006/main">
                  <a:graphicData uri="http://schemas.microsoft.com/office/word/2010/wordprocessingGroup">
                    <wpg:wgp>
                      <wpg:cNvGrpSpPr/>
                      <wpg:grpSpPr>
                        <a:xfrm>
                          <a:off x="0" y="0"/>
                          <a:ext cx="2900680" cy="2114550"/>
                          <a:chOff x="0" y="0"/>
                          <a:chExt cx="2990850" cy="2126474"/>
                        </a:xfrm>
                      </wpg:grpSpPr>
                      <wps:wsp>
                        <wps:cNvPr id="36" name="Text Box 36"/>
                        <wps:cNvSpPr txBox="1"/>
                        <wps:spPr>
                          <a:xfrm>
                            <a:off x="57150" y="0"/>
                            <a:ext cx="2933700" cy="857250"/>
                          </a:xfrm>
                          <a:prstGeom prst="rect">
                            <a:avLst/>
                          </a:prstGeom>
                          <a:solidFill>
                            <a:prstClr val="white"/>
                          </a:solidFill>
                          <a:ln>
                            <a:noFill/>
                          </a:ln>
                        </wps:spPr>
                        <wps:txbx>
                          <w:txbxContent>
                            <w:p w14:paraId="3FA96A1B" w14:textId="77777777" w:rsidR="00CD33BF" w:rsidRPr="008C3311" w:rsidRDefault="00CD33BF" w:rsidP="006D13F9">
                              <w:pPr>
                                <w:pStyle w:val="Caption"/>
                                <w:rPr>
                                  <w:noProof/>
                                  <w:color w:val="auto"/>
                                  <w:sz w:val="16"/>
                                  <w:lang w:val="en-US"/>
                                </w:rPr>
                              </w:pPr>
                              <w:r w:rsidRPr="008C3311">
                                <w:rPr>
                                  <w:color w:val="auto"/>
                                  <w:sz w:val="16"/>
                                  <w:lang w:val="en-US"/>
                                </w:rPr>
                                <w:t xml:space="preserve">Table </w:t>
                              </w:r>
                              <w:r w:rsidRPr="008C3311">
                                <w:rPr>
                                  <w:color w:val="auto"/>
                                  <w:sz w:val="16"/>
                                </w:rPr>
                                <w:fldChar w:fldCharType="begin"/>
                              </w:r>
                              <w:r w:rsidRPr="008C3311">
                                <w:rPr>
                                  <w:color w:val="auto"/>
                                  <w:sz w:val="16"/>
                                  <w:lang w:val="en-US"/>
                                </w:rPr>
                                <w:instrText xml:space="preserve"> SEQ Table \* ARABIC </w:instrText>
                              </w:r>
                              <w:r w:rsidRPr="008C3311">
                                <w:rPr>
                                  <w:color w:val="auto"/>
                                  <w:sz w:val="16"/>
                                </w:rPr>
                                <w:fldChar w:fldCharType="separate"/>
                              </w:r>
                              <w:r w:rsidRPr="008C3311">
                                <w:rPr>
                                  <w:noProof/>
                                  <w:color w:val="auto"/>
                                  <w:sz w:val="16"/>
                                  <w:lang w:val="en-US"/>
                                </w:rPr>
                                <w:t>3</w:t>
                              </w:r>
                              <w:r w:rsidRPr="008C3311">
                                <w:rPr>
                                  <w:color w:val="auto"/>
                                  <w:sz w:val="16"/>
                                </w:rPr>
                                <w:fldChar w:fldCharType="end"/>
                              </w:r>
                              <w:r w:rsidRPr="008C3311">
                                <w:rPr>
                                  <w:color w:val="auto"/>
                                  <w:sz w:val="16"/>
                                  <w:lang w:val="en-US"/>
                                </w:rPr>
                                <w:t>:The GLMM does not explain the variation in aggressiveness for both sexes in relation to the plot age. The number of alarm calls is the measurement of aggressiveness for the female and for the male is it the number of attacks. The plot age is divided into two categories: Plot Stage Old and Plot Stage N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2" name="Picture 32"/>
                          <pic:cNvPicPr>
                            <a:picLocks noChangeAspect="1"/>
                          </pic:cNvPicPr>
                        </pic:nvPicPr>
                        <pic:blipFill rotWithShape="1">
                          <a:blip r:embed="rId23">
                            <a:extLst>
                              <a:ext uri="{28A0092B-C50C-407E-A947-70E740481C1C}">
                                <a14:useLocalDpi xmlns:a14="http://schemas.microsoft.com/office/drawing/2010/main" val="0"/>
                              </a:ext>
                            </a:extLst>
                          </a:blip>
                          <a:srcRect b="872"/>
                          <a:stretch/>
                        </pic:blipFill>
                        <pic:spPr bwMode="auto">
                          <a:xfrm>
                            <a:off x="0" y="754874"/>
                            <a:ext cx="2933700" cy="13716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8E3C561" id="Group 37" o:spid="_x0000_s1046" style="position:absolute;left:0;text-align:left;margin-left:-4.1pt;margin-top:38.15pt;width:228.4pt;height:166.5pt;z-index:251664384;mso-width-relative:margin;mso-height-relative:margin" coordsize="29908,212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">
                <v:shape id="Text Box 36" o:spid="_x0000_s1047" type="#_x0000_t202" style="position:absolute;left:571;width:29337;height:8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rXRxQAAANsAAAAPAAAAZHJzL2Rvd25yZXYueG1sRI/NasMw&#10;EITvhbyD2EAupZGbg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AyMrXRxQAAANsAAAAP&#10;AAAAAAAAAAAAAAAAAAcCAABkcnMvZG93bnJldi54bWxQSwUGAAAAAAMAAwC3AAAA+QIAAAAA&#10;" stroked="f">
                  <v:textbox inset="0,0,0,0">
                    <w:txbxContent>
                      <w:p w14:paraId="3FA96A1B" w14:textId="77777777" w:rsidR="00CD33BF" w:rsidRPr="008C3311" w:rsidRDefault="00CD33BF" w:rsidP="006D13F9">
                        <w:pPr>
                          <w:pStyle w:val="Caption"/>
                          <w:rPr>
                            <w:noProof/>
                            <w:color w:val="auto"/>
                            <w:sz w:val="16"/>
                            <w:lang w:val="en-US"/>
                          </w:rPr>
                        </w:pPr>
                        <w:r w:rsidRPr="008C3311">
                          <w:rPr>
                            <w:color w:val="auto"/>
                            <w:sz w:val="16"/>
                            <w:lang w:val="en-US"/>
                          </w:rPr>
                          <w:t xml:space="preserve">Table </w:t>
                        </w:r>
                        <w:r w:rsidRPr="008C3311">
                          <w:rPr>
                            <w:color w:val="auto"/>
                            <w:sz w:val="16"/>
                          </w:rPr>
                          <w:fldChar w:fldCharType="begin"/>
                        </w:r>
                        <w:r w:rsidRPr="008C3311">
                          <w:rPr>
                            <w:color w:val="auto"/>
                            <w:sz w:val="16"/>
                            <w:lang w:val="en-US"/>
                          </w:rPr>
                          <w:instrText xml:space="preserve"> SEQ Table \* ARABIC </w:instrText>
                        </w:r>
                        <w:r w:rsidRPr="008C3311">
                          <w:rPr>
                            <w:color w:val="auto"/>
                            <w:sz w:val="16"/>
                          </w:rPr>
                          <w:fldChar w:fldCharType="separate"/>
                        </w:r>
                        <w:r w:rsidRPr="008C3311">
                          <w:rPr>
                            <w:noProof/>
                            <w:color w:val="auto"/>
                            <w:sz w:val="16"/>
                            <w:lang w:val="en-US"/>
                          </w:rPr>
                          <w:t>3</w:t>
                        </w:r>
                        <w:r w:rsidRPr="008C3311">
                          <w:rPr>
                            <w:color w:val="auto"/>
                            <w:sz w:val="16"/>
                          </w:rPr>
                          <w:fldChar w:fldCharType="end"/>
                        </w:r>
                        <w:r w:rsidRPr="008C3311">
                          <w:rPr>
                            <w:color w:val="auto"/>
                            <w:sz w:val="16"/>
                            <w:lang w:val="en-US"/>
                          </w:rPr>
                          <w:t>:The GLMM does not explain the variation in aggressiveness for both sexes in relation to the plot age. The number of alarm calls is the measurement of aggressiveness for the female and for the male is it the number of attacks. The plot age is divided into two categories: Plot Stage Old and Plot Stage New.</w:t>
                        </w:r>
                      </w:p>
                    </w:txbxContent>
                  </v:textbox>
                </v:shape>
                <v:shape id="Picture 32" o:spid="_x0000_s1048" type="#_x0000_t75" style="position:absolute;top:7548;width:29337;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">
                  <v:imagedata r:id="rId24" o:title="" cropbottom="571f"/>
                </v:shape>
                <w10:wrap type="through"/>
              </v:group>
            </w:pict>
          </mc:Fallback>
        </mc:AlternateContent>
      </w:r>
    </w:p>
    <w:p w14:paraId="2BB686AA" w14:textId="13C96F9E" w:rsidR="006D13F9" w:rsidRPr="008C3311" w:rsidRDefault="009141BE" w:rsidP="001F6348">
      <w:pPr>
        <w:pStyle w:val="NoSpacing"/>
        <w:jc w:val="both"/>
        <w:rPr>
          <w:rFonts w:ascii="Calibri" w:eastAsia="Times New Roman" w:hAnsi="Calibri" w:cs="Calibri"/>
          <w:lang w:val="en-GB" w:eastAsia="nl-NL"/>
        </w:rPr>
      </w:pPr>
      <w:r w:rsidRPr="000F7F75">
        <w:rPr>
          <w:rFonts w:ascii="Calibri" w:eastAsia="Times New Roman" w:hAnsi="Calibri" w:cs="Calibri"/>
          <w:noProof/>
          <w:color w:val="000000"/>
          <w:lang w:val="en-GB" w:eastAsia="nl-NL"/>
        </w:rPr>
        <w:lastRenderedPageBreak/>
        <mc:AlternateContent>
          <mc:Choice Requires="wpg">
            <w:drawing>
              <wp:anchor distT="0" distB="0" distL="114300" distR="114300" simplePos="0" relativeHeight="251669504" behindDoc="1" locked="0" layoutInCell="1" allowOverlap="1" wp14:anchorId="159936CF" wp14:editId="1B9570AC">
                <wp:simplePos x="0" y="0"/>
                <wp:positionH relativeFrom="column">
                  <wp:posOffset>-128905</wp:posOffset>
                </wp:positionH>
                <wp:positionV relativeFrom="paragraph">
                  <wp:posOffset>33020</wp:posOffset>
                </wp:positionV>
                <wp:extent cx="3112135" cy="1866900"/>
                <wp:effectExtent l="0" t="0" r="0" b="0"/>
                <wp:wrapSquare wrapText="bothSides"/>
                <wp:docPr id="40" name="Group 40"/>
                <wp:cNvGraphicFramePr/>
                <a:graphic xmlns:a="http://schemas.openxmlformats.org/drawingml/2006/main">
                  <a:graphicData uri="http://schemas.microsoft.com/office/word/2010/wordprocessingGroup">
                    <wpg:wgp>
                      <wpg:cNvGrpSpPr/>
                      <wpg:grpSpPr>
                        <a:xfrm>
                          <a:off x="0" y="0"/>
                          <a:ext cx="3112135" cy="1866900"/>
                          <a:chOff x="-173290" y="0"/>
                          <a:chExt cx="3292335" cy="1870163"/>
                        </a:xfrm>
                      </wpg:grpSpPr>
                      <wps:wsp>
                        <wps:cNvPr id="39" name="Text Box 39"/>
                        <wps:cNvSpPr txBox="1"/>
                        <wps:spPr>
                          <a:xfrm>
                            <a:off x="-139746" y="0"/>
                            <a:ext cx="3258791" cy="857250"/>
                          </a:xfrm>
                          <a:prstGeom prst="rect">
                            <a:avLst/>
                          </a:prstGeom>
                          <a:solidFill>
                            <a:prstClr val="white"/>
                          </a:solidFill>
                          <a:ln>
                            <a:noFill/>
                          </a:ln>
                        </wps:spPr>
                        <wps:txbx>
                          <w:txbxContent>
                            <w:p w14:paraId="15626453" w14:textId="77777777" w:rsidR="00CD33BF" w:rsidRPr="00BE037B" w:rsidRDefault="00CD33BF" w:rsidP="006D13F9">
                              <w:pPr>
                                <w:pStyle w:val="Caption"/>
                                <w:rPr>
                                  <w:color w:val="auto"/>
                                  <w:sz w:val="16"/>
                                  <w:lang w:val="en-US"/>
                                </w:rPr>
                              </w:pPr>
                              <w:r w:rsidRPr="00BE037B">
                                <w:rPr>
                                  <w:color w:val="auto"/>
                                  <w:sz w:val="16"/>
                                  <w:lang w:val="en-US"/>
                                </w:rPr>
                                <w:t>Table 4: The GLMMs of Great Tit density (</w:t>
                              </w:r>
                              <w:proofErr w:type="spellStart"/>
                              <w:r w:rsidRPr="00BE037B">
                                <w:rPr>
                                  <w:color w:val="auto"/>
                                  <w:sz w:val="16"/>
                                  <w:lang w:val="en-US"/>
                                </w:rPr>
                                <w:t>GTDensity</w:t>
                              </w:r>
                              <w:proofErr w:type="spellEnd"/>
                              <w:r w:rsidRPr="00BE037B">
                                <w:rPr>
                                  <w:color w:val="auto"/>
                                  <w:sz w:val="16"/>
                                  <w:lang w:val="en-US"/>
                                </w:rPr>
                                <w:t>) and proportion of oaks (</w:t>
                              </w:r>
                              <w:proofErr w:type="spellStart"/>
                              <w:r w:rsidRPr="00BE037B">
                                <w:rPr>
                                  <w:color w:val="auto"/>
                                  <w:sz w:val="16"/>
                                  <w:lang w:val="en-US"/>
                                </w:rPr>
                                <w:t>PropOaks</w:t>
                              </w:r>
                              <w:proofErr w:type="spellEnd"/>
                              <w:r w:rsidRPr="00BE037B">
                                <w:rPr>
                                  <w:color w:val="auto"/>
                                  <w:sz w:val="16"/>
                                  <w:lang w:val="en-US"/>
                                </w:rPr>
                                <w:t xml:space="preserve">) in relation to the aggressiveness of both male and female. The number of alarm calls is the measurement of aggressiveness for the female and for the male is it the number of attack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8" name="Picture 3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173290" y="568159"/>
                            <a:ext cx="3229021" cy="130200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9936CF" id="Group 40" o:spid="_x0000_s1049" style="position:absolute;left:0;text-align:left;margin-left:-10.15pt;margin-top:2.6pt;width:245.05pt;height:147pt;z-index:-251646976;mso-width-relative:margin;mso-height-relative:margin" coordorigin="-1732" coordsize="32923,187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">
                <v:shape id="Text Box 39" o:spid="_x0000_s1050" type="#_x0000_t202" style="position:absolute;left:-1397;width:32587;height:8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15626453" w14:textId="77777777" w:rsidR="00CD33BF" w:rsidRPr="00BE037B" w:rsidRDefault="00CD33BF" w:rsidP="006D13F9">
                        <w:pPr>
                          <w:pStyle w:val="Caption"/>
                          <w:rPr>
                            <w:color w:val="auto"/>
                            <w:sz w:val="16"/>
                            <w:lang w:val="en-US"/>
                          </w:rPr>
                        </w:pPr>
                        <w:r w:rsidRPr="00BE037B">
                          <w:rPr>
                            <w:color w:val="auto"/>
                            <w:sz w:val="16"/>
                            <w:lang w:val="en-US"/>
                          </w:rPr>
                          <w:t>Table 4: The GLMMs of Great Tit density (</w:t>
                        </w:r>
                        <w:proofErr w:type="spellStart"/>
                        <w:r w:rsidRPr="00BE037B">
                          <w:rPr>
                            <w:color w:val="auto"/>
                            <w:sz w:val="16"/>
                            <w:lang w:val="en-US"/>
                          </w:rPr>
                          <w:t>GTDensity</w:t>
                        </w:r>
                        <w:proofErr w:type="spellEnd"/>
                        <w:r w:rsidRPr="00BE037B">
                          <w:rPr>
                            <w:color w:val="auto"/>
                            <w:sz w:val="16"/>
                            <w:lang w:val="en-US"/>
                          </w:rPr>
                          <w:t>) and proportion of oaks (</w:t>
                        </w:r>
                        <w:proofErr w:type="spellStart"/>
                        <w:r w:rsidRPr="00BE037B">
                          <w:rPr>
                            <w:color w:val="auto"/>
                            <w:sz w:val="16"/>
                            <w:lang w:val="en-US"/>
                          </w:rPr>
                          <w:t>PropOaks</w:t>
                        </w:r>
                        <w:proofErr w:type="spellEnd"/>
                        <w:r w:rsidRPr="00BE037B">
                          <w:rPr>
                            <w:color w:val="auto"/>
                            <w:sz w:val="16"/>
                            <w:lang w:val="en-US"/>
                          </w:rPr>
                          <w:t xml:space="preserve">) in relation to the aggressiveness of both male and female. The number of alarm calls is the measurement of aggressiveness for the female and for the male is it the number of attacks. </w:t>
                        </w:r>
                      </w:p>
                    </w:txbxContent>
                  </v:textbox>
                </v:shape>
                <v:shape id="Picture 38" o:spid="_x0000_s1051" type="#_x0000_t75" style="position:absolute;left:-1732;top:5681;width:32289;height:13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">
                  <v:imagedata r:id="rId26" o:title=""/>
                </v:shape>
                <w10:wrap type="square"/>
              </v:group>
            </w:pict>
          </mc:Fallback>
        </mc:AlternateContent>
      </w:r>
      <w:r w:rsidR="001F6348" w:rsidRPr="000F7F75">
        <w:rPr>
          <w:noProof/>
          <w:lang w:val="en-GB"/>
        </w:rPr>
        <mc:AlternateContent>
          <mc:Choice Requires="wpg">
            <w:drawing>
              <wp:anchor distT="0" distB="0" distL="114300" distR="114300" simplePos="0" relativeHeight="251666432" behindDoc="0" locked="0" layoutInCell="1" allowOverlap="1" wp14:anchorId="53459F3C" wp14:editId="54AC7694">
                <wp:simplePos x="0" y="0"/>
                <wp:positionH relativeFrom="margin">
                  <wp:posOffset>3023235</wp:posOffset>
                </wp:positionH>
                <wp:positionV relativeFrom="paragraph">
                  <wp:posOffset>19368</wp:posOffset>
                </wp:positionV>
                <wp:extent cx="3110865" cy="2367280"/>
                <wp:effectExtent l="0" t="19050" r="0" b="0"/>
                <wp:wrapThrough wrapText="bothSides">
                  <wp:wrapPolygon edited="0">
                    <wp:start x="0" y="-174"/>
                    <wp:lineTo x="0" y="21380"/>
                    <wp:lineTo x="21428" y="21380"/>
                    <wp:lineTo x="21428" y="-174"/>
                    <wp:lineTo x="0" y="-174"/>
                  </wp:wrapPolygon>
                </wp:wrapThrough>
                <wp:docPr id="75" name="Group 75"/>
                <wp:cNvGraphicFramePr/>
                <a:graphic xmlns:a="http://schemas.openxmlformats.org/drawingml/2006/main">
                  <a:graphicData uri="http://schemas.microsoft.com/office/word/2010/wordprocessingGroup">
                    <wpg:wgp>
                      <wpg:cNvGrpSpPr/>
                      <wpg:grpSpPr>
                        <a:xfrm>
                          <a:off x="0" y="0"/>
                          <a:ext cx="3110865" cy="2367280"/>
                          <a:chOff x="-53883" y="0"/>
                          <a:chExt cx="3448050" cy="2841886"/>
                        </a:xfrm>
                      </wpg:grpSpPr>
                      <pic:pic xmlns:pic="http://schemas.openxmlformats.org/drawingml/2006/picture">
                        <pic:nvPicPr>
                          <pic:cNvPr id="56" name="Picture 56"/>
                          <pic:cNvPicPr>
                            <a:picLocks noChangeAspect="1"/>
                          </pic:cNvPicPr>
                        </pic:nvPicPr>
                        <pic:blipFill>
                          <a:blip r:embed="rId27" cstate="print">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315253" cy="1945909"/>
                          </a:xfrm>
                          <a:prstGeom prst="rect">
                            <a:avLst/>
                          </a:prstGeom>
                          <a:noFill/>
                          <a:ln>
                            <a:solidFill>
                              <a:schemeClr val="bg2"/>
                            </a:solidFill>
                          </a:ln>
                        </pic:spPr>
                      </pic:pic>
                      <wps:wsp>
                        <wps:cNvPr id="74" name="Text Box 74"/>
                        <wps:cNvSpPr txBox="1"/>
                        <wps:spPr>
                          <a:xfrm>
                            <a:off x="-53883" y="2000294"/>
                            <a:ext cx="3448050" cy="841592"/>
                          </a:xfrm>
                          <a:prstGeom prst="rect">
                            <a:avLst/>
                          </a:prstGeom>
                          <a:solidFill>
                            <a:prstClr val="white"/>
                          </a:solidFill>
                          <a:ln>
                            <a:noFill/>
                          </a:ln>
                        </wps:spPr>
                        <wps:txbx>
                          <w:txbxContent>
                            <w:p w14:paraId="3BF9E5B7" w14:textId="77777777" w:rsidR="00CD33BF" w:rsidRPr="00BE037B" w:rsidRDefault="00CD33BF" w:rsidP="006D13F9">
                              <w:pPr>
                                <w:pStyle w:val="Caption"/>
                                <w:rPr>
                                  <w:noProof/>
                                  <w:color w:val="auto"/>
                                  <w:sz w:val="16"/>
                                  <w:lang w:val="en-US"/>
                                </w:rPr>
                              </w:pPr>
                              <w:r w:rsidRPr="00BE037B">
                                <w:rPr>
                                  <w:color w:val="auto"/>
                                  <w:sz w:val="16"/>
                                  <w:lang w:val="en-US"/>
                                </w:rPr>
                                <w:t>Figure 5: The directional relationship between the clutch size and the aggressiveness of the female. The aggressiveness of the female is divided into three categories: non-aggressive (female; -216.54 – -109.39), intermediate (female; -107.23 – 98.77) and aggressive (</w:t>
                              </w:r>
                              <w:r w:rsidRPr="00BE037B">
                                <w:rPr>
                                  <w:color w:val="auto"/>
                                  <w:sz w:val="16"/>
                                  <w:lang w:val="en-GB"/>
                                </w:rPr>
                                <w:t>female; 101.46 – 414.4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459F3C" id="Group 75" o:spid="_x0000_s1052" style="position:absolute;left:0;text-align:left;margin-left:238.05pt;margin-top:1.55pt;width:244.95pt;height:186.4pt;z-index:251666432;mso-position-horizontal-relative:margin;mso-width-relative:margin;mso-height-relative:margin" coordorigin="-538" coordsize="34480,284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">
                <v:shape id="Picture 56" o:spid="_x0000_s1053" type="#_x0000_t75" style="position:absolute;width:33152;height:19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" stroked="t" strokecolor="#e7e6e6 [3214]">
                  <v:imagedata r:id="rId29" o:title=""/>
                  <v:path arrowok="t"/>
                </v:shape>
                <v:shape id="Text Box 74" o:spid="_x0000_s1054" type="#_x0000_t202" style="position:absolute;left:-538;top:20002;width:34479;height:8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jf9xQAAANsAAAAPAAAAZHJzL2Rvd25yZXYueG1sRI9Pa8JA&#10;FMTvBb/D8oReim4aip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A7xjf9xQAAANsAAAAP&#10;AAAAAAAAAAAAAAAAAAcCAABkcnMvZG93bnJldi54bWxQSwUGAAAAAAMAAwC3AAAA+QIAAAAA&#10;" stroked="f">
                  <v:textbox inset="0,0,0,0">
                    <w:txbxContent>
                      <w:p w14:paraId="3BF9E5B7" w14:textId="77777777" w:rsidR="00CD33BF" w:rsidRPr="00BE037B" w:rsidRDefault="00CD33BF" w:rsidP="006D13F9">
                        <w:pPr>
                          <w:pStyle w:val="Caption"/>
                          <w:rPr>
                            <w:noProof/>
                            <w:color w:val="auto"/>
                            <w:sz w:val="16"/>
                            <w:lang w:val="en-US"/>
                          </w:rPr>
                        </w:pPr>
                        <w:r w:rsidRPr="00BE037B">
                          <w:rPr>
                            <w:color w:val="auto"/>
                            <w:sz w:val="16"/>
                            <w:lang w:val="en-US"/>
                          </w:rPr>
                          <w:t>Figure 5: The directional relationship between the clutch size and the aggressiveness of the female. The aggressiveness of the female is divided into three categories: non-aggressive (female; -216.54 – -109.39), intermediate (female; -107.23 – 98.77) and aggressive (</w:t>
                        </w:r>
                        <w:r w:rsidRPr="00BE037B">
                          <w:rPr>
                            <w:color w:val="auto"/>
                            <w:sz w:val="16"/>
                            <w:lang w:val="en-GB"/>
                          </w:rPr>
                          <w:t>female; 101.46 – 414.46).</w:t>
                        </w:r>
                      </w:p>
                    </w:txbxContent>
                  </v:textbox>
                </v:shape>
                <w10:wrap type="through" anchorx="margin"/>
              </v:group>
            </w:pict>
          </mc:Fallback>
        </mc:AlternateContent>
      </w:r>
      <w:r w:rsidR="006D13F9" w:rsidRPr="000F7F75">
        <w:rPr>
          <w:rFonts w:ascii="Calibri" w:eastAsia="Times New Roman" w:hAnsi="Calibri" w:cs="Calibri"/>
          <w:lang w:val="en-GB" w:eastAsia="nl-NL"/>
        </w:rPr>
        <w:t>For the fitness measurements the aggressiveness of only</w:t>
      </w:r>
      <w:r w:rsidR="006D13F9">
        <w:rPr>
          <w:rFonts w:ascii="Calibri" w:eastAsia="Times New Roman" w:hAnsi="Calibri" w:cs="Calibri"/>
          <w:lang w:val="en-GB" w:eastAsia="nl-NL"/>
        </w:rPr>
        <w:t xml:space="preserve"> the female was</w:t>
      </w:r>
      <w:r w:rsidR="006D13F9" w:rsidRPr="000F7F75">
        <w:rPr>
          <w:rFonts w:ascii="Calibri" w:eastAsia="Times New Roman" w:hAnsi="Calibri" w:cs="Calibri"/>
          <w:lang w:val="en-GB" w:eastAsia="nl-NL"/>
        </w:rPr>
        <w:t xml:space="preserve"> taken into account because in the end, the female has to energetically i</w:t>
      </w:r>
      <w:r w:rsidR="006D13F9">
        <w:rPr>
          <w:rFonts w:ascii="Calibri" w:eastAsia="Times New Roman" w:hAnsi="Calibri" w:cs="Calibri"/>
          <w:lang w:val="en-GB" w:eastAsia="nl-NL"/>
        </w:rPr>
        <w:t xml:space="preserve">nvest in laying </w:t>
      </w:r>
      <w:r w:rsidR="006D13F9" w:rsidRPr="000F7F75">
        <w:rPr>
          <w:rFonts w:ascii="Calibri" w:eastAsia="Times New Roman" w:hAnsi="Calibri" w:cs="Calibri"/>
          <w:lang w:val="en-GB" w:eastAsia="nl-NL"/>
        </w:rPr>
        <w:t>egg</w:t>
      </w:r>
      <w:r w:rsidR="006D13F9">
        <w:rPr>
          <w:rFonts w:ascii="Calibri" w:eastAsia="Times New Roman" w:hAnsi="Calibri" w:cs="Calibri"/>
          <w:lang w:val="en-GB" w:eastAsia="nl-NL"/>
        </w:rPr>
        <w:t>s</w:t>
      </w:r>
      <w:r w:rsidR="006D13F9" w:rsidRPr="000F7F75">
        <w:rPr>
          <w:rFonts w:ascii="Calibri" w:eastAsia="Times New Roman" w:hAnsi="Calibri" w:cs="Calibri"/>
          <w:lang w:val="en-GB" w:eastAsia="nl-NL"/>
        </w:rPr>
        <w:t xml:space="preserve">. The </w:t>
      </w:r>
      <w:r w:rsidR="006D13F9">
        <w:rPr>
          <w:rFonts w:ascii="Calibri" w:eastAsia="Times New Roman" w:hAnsi="Calibri" w:cs="Calibri"/>
          <w:lang w:val="en-GB" w:eastAsia="nl-NL"/>
        </w:rPr>
        <w:t xml:space="preserve">GLMM </w:t>
      </w:r>
      <w:r w:rsidR="006D13F9" w:rsidRPr="000F7F75">
        <w:rPr>
          <w:rFonts w:ascii="Calibri" w:eastAsia="Times New Roman" w:hAnsi="Calibri" w:cs="Calibri"/>
          <w:lang w:val="en-GB" w:eastAsia="nl-NL"/>
        </w:rPr>
        <w:t>of the first egg day in relation of aggressiveness shows that the variance in date of the first egg is not</w:t>
      </w:r>
      <w:r w:rsidR="006D13F9">
        <w:rPr>
          <w:rFonts w:ascii="Calibri" w:eastAsia="Times New Roman" w:hAnsi="Calibri" w:cs="Calibri"/>
          <w:lang w:val="en-GB" w:eastAsia="nl-NL"/>
        </w:rPr>
        <w:t xml:space="preserve"> significantly</w:t>
      </w:r>
      <w:r w:rsidR="006D13F9" w:rsidRPr="000F7F75">
        <w:rPr>
          <w:rFonts w:ascii="Calibri" w:eastAsia="Times New Roman" w:hAnsi="Calibri" w:cs="Calibri"/>
          <w:lang w:val="en-GB" w:eastAsia="nl-NL"/>
        </w:rPr>
        <w:t xml:space="preserve"> explained by the aggressiveness of the female (0.002 ± 0.002, table 5).</w:t>
      </w:r>
    </w:p>
    <w:p w14:paraId="1458E414" w14:textId="776E8D10" w:rsidR="006D13F9" w:rsidRPr="000F7F75" w:rsidRDefault="006D13F9" w:rsidP="001F6348">
      <w:pPr>
        <w:pStyle w:val="NoSpacing"/>
        <w:jc w:val="both"/>
        <w:rPr>
          <w:rFonts w:ascii="Calibri" w:eastAsia="Times New Roman" w:hAnsi="Calibri" w:cs="Calibri"/>
          <w:lang w:val="en-GB" w:eastAsia="nl-NL"/>
        </w:rPr>
      </w:pPr>
      <w:r w:rsidRPr="000F7F75">
        <w:rPr>
          <w:rFonts w:ascii="Calibri" w:eastAsia="Times New Roman" w:hAnsi="Calibri" w:cs="Calibri"/>
          <w:lang w:val="en-GB" w:eastAsia="nl-NL"/>
        </w:rPr>
        <w:t>Figure 5 shows the directional relationship between the clutch size and the aggressiveness of the female. For graphical purposes the aggressiveness is categorized in</w:t>
      </w:r>
      <w:r>
        <w:rPr>
          <w:rFonts w:ascii="Calibri" w:eastAsia="Times New Roman" w:hAnsi="Calibri" w:cs="Calibri"/>
          <w:lang w:val="en-GB" w:eastAsia="nl-NL"/>
        </w:rPr>
        <w:t>to</w:t>
      </w:r>
      <w:r w:rsidRPr="000F7F75">
        <w:rPr>
          <w:rFonts w:ascii="Calibri" w:eastAsia="Times New Roman" w:hAnsi="Calibri" w:cs="Calibri"/>
          <w:lang w:val="en-GB" w:eastAsia="nl-NL"/>
        </w:rPr>
        <w:t xml:space="preserve"> non-aggressive, intermediate and aggressive, but the </w:t>
      </w:r>
      <w:r>
        <w:rPr>
          <w:rFonts w:ascii="Calibri" w:eastAsia="Times New Roman" w:hAnsi="Calibri" w:cs="Calibri"/>
          <w:lang w:val="en-GB" w:eastAsia="nl-NL"/>
        </w:rPr>
        <w:t>GLMM is</w:t>
      </w:r>
      <w:r w:rsidRPr="000F7F75">
        <w:rPr>
          <w:rFonts w:ascii="Calibri" w:eastAsia="Times New Roman" w:hAnsi="Calibri" w:cs="Calibri"/>
          <w:lang w:val="en-GB" w:eastAsia="nl-NL"/>
        </w:rPr>
        <w:t xml:space="preserve"> based on the raw continuous data. </w:t>
      </w:r>
      <w:r>
        <w:rPr>
          <w:rFonts w:ascii="Calibri" w:eastAsia="Times New Roman" w:hAnsi="Calibri" w:cs="Calibri"/>
          <w:lang w:val="en-GB" w:eastAsia="nl-NL"/>
        </w:rPr>
        <w:t>Also, GLMM</w:t>
      </w:r>
      <w:r w:rsidRPr="000F7F75">
        <w:rPr>
          <w:rFonts w:ascii="Calibri" w:eastAsia="Times New Roman" w:hAnsi="Calibri" w:cs="Calibri"/>
          <w:lang w:val="en-GB" w:eastAsia="nl-NL"/>
        </w:rPr>
        <w:t xml:space="preserve"> of the clutch size in relation to aggressiveness shows that the clutch size can be</w:t>
      </w:r>
      <w:r>
        <w:rPr>
          <w:rFonts w:ascii="Calibri" w:eastAsia="Times New Roman" w:hAnsi="Calibri" w:cs="Calibri"/>
          <w:lang w:val="en-GB" w:eastAsia="nl-NL"/>
        </w:rPr>
        <w:t xml:space="preserve"> significantly</w:t>
      </w:r>
      <w:r w:rsidRPr="000F7F75">
        <w:rPr>
          <w:rFonts w:ascii="Calibri" w:eastAsia="Times New Roman" w:hAnsi="Calibri" w:cs="Calibri"/>
          <w:lang w:val="en-GB" w:eastAsia="nl-NL"/>
        </w:rPr>
        <w:t xml:space="preserve"> explained by the square of the aggressiveness (-8.088e-06 ± 2.563e-06, table 5). This means that being non-aggressive or </w:t>
      </w:r>
      <w:r>
        <w:rPr>
          <w:rFonts w:ascii="Calibri" w:eastAsia="Times New Roman" w:hAnsi="Calibri" w:cs="Calibri"/>
          <w:lang w:val="en-GB" w:eastAsia="nl-NL"/>
        </w:rPr>
        <w:t xml:space="preserve">being </w:t>
      </w:r>
      <w:r w:rsidRPr="000F7F75">
        <w:rPr>
          <w:rFonts w:ascii="Calibri" w:eastAsia="Times New Roman" w:hAnsi="Calibri" w:cs="Calibri"/>
          <w:lang w:val="en-GB" w:eastAsia="nl-NL"/>
        </w:rPr>
        <w:t xml:space="preserve">aggressive results in a smaller clutch size. </w:t>
      </w:r>
    </w:p>
    <w:p w14:paraId="7BB5E877" w14:textId="3AED4A24" w:rsidR="00F440E4" w:rsidRDefault="00F440E4" w:rsidP="001F6348">
      <w:pPr>
        <w:pStyle w:val="NoSpacing"/>
        <w:jc w:val="both"/>
        <w:rPr>
          <w:b/>
          <w:lang w:val="en-GB"/>
        </w:rPr>
      </w:pPr>
    </w:p>
    <w:p w14:paraId="3A8D9C06" w14:textId="090D00F6" w:rsidR="00954212" w:rsidRDefault="00F440E4" w:rsidP="001F6348">
      <w:pPr>
        <w:pStyle w:val="NoSpacing"/>
        <w:jc w:val="both"/>
        <w:rPr>
          <w:b/>
          <w:lang w:val="en-GB"/>
        </w:rPr>
      </w:pPr>
      <w:r>
        <w:rPr>
          <w:b/>
          <w:lang w:val="en-GB"/>
        </w:rPr>
        <w:t>Discussion</w:t>
      </w:r>
    </w:p>
    <w:p w14:paraId="2B4A73F2" w14:textId="3A1F0F65" w:rsidR="00DE38F3" w:rsidRDefault="001F6348" w:rsidP="001F6348">
      <w:pPr>
        <w:pStyle w:val="NoSpacing"/>
        <w:jc w:val="both"/>
        <w:rPr>
          <w:color w:val="C00000"/>
          <w:lang w:val="en-GB"/>
        </w:rPr>
      </w:pPr>
      <w:r w:rsidRPr="001F6348">
        <w:rPr>
          <w:lang w:val="en-GB"/>
        </w:rPr>
        <w:t xml:space="preserve">The results showed that </w:t>
      </w:r>
      <w:r>
        <w:rPr>
          <w:lang w:val="en-GB"/>
        </w:rPr>
        <w:t>s</w:t>
      </w:r>
      <w:r w:rsidRPr="00F71DBA">
        <w:rPr>
          <w:lang w:val="en-GB"/>
        </w:rPr>
        <w:t>ignificant effect</w:t>
      </w:r>
      <w:r>
        <w:rPr>
          <w:lang w:val="en-GB"/>
        </w:rPr>
        <w:t>s</w:t>
      </w:r>
      <w:r w:rsidRPr="00F71DBA">
        <w:rPr>
          <w:lang w:val="en-GB"/>
        </w:rPr>
        <w:t xml:space="preserve"> </w:t>
      </w:r>
      <w:r>
        <w:rPr>
          <w:lang w:val="en-GB"/>
        </w:rPr>
        <w:t xml:space="preserve">were only </w:t>
      </w:r>
      <w:r>
        <w:rPr>
          <w:lang w:val="en-GB"/>
        </w:rPr>
        <w:t xml:space="preserve">found </w:t>
      </w:r>
      <w:r>
        <w:rPr>
          <w:lang w:val="en-GB"/>
        </w:rPr>
        <w:t>between</w:t>
      </w:r>
      <w:r w:rsidRPr="00F71DBA">
        <w:rPr>
          <w:lang w:val="en-GB"/>
        </w:rPr>
        <w:t xml:space="preserve"> aggressiveness</w:t>
      </w:r>
      <w:r>
        <w:rPr>
          <w:lang w:val="en-GB"/>
        </w:rPr>
        <w:t xml:space="preserve"> on nest stage and</w:t>
      </w:r>
      <w:r w:rsidRPr="00F71DBA">
        <w:rPr>
          <w:lang w:val="en-GB"/>
        </w:rPr>
        <w:t xml:space="preserve"> clutch size.</w:t>
      </w:r>
      <w:r>
        <w:rPr>
          <w:lang w:val="en-GB"/>
        </w:rPr>
        <w:t xml:space="preserve"> All results will be discussed in this next chapter.</w:t>
      </w:r>
    </w:p>
    <w:p w14:paraId="024EED49" w14:textId="77777777" w:rsidR="001F6348" w:rsidRDefault="001F6348" w:rsidP="001F6348">
      <w:pPr>
        <w:pStyle w:val="NoSpacing"/>
        <w:jc w:val="both"/>
        <w:rPr>
          <w:lang w:val="en-GB"/>
        </w:rPr>
      </w:pPr>
    </w:p>
    <w:p w14:paraId="728DA446" w14:textId="00D13CE1" w:rsidR="008C3311" w:rsidRDefault="008C3311" w:rsidP="001F6348">
      <w:pPr>
        <w:pStyle w:val="NoSpacing"/>
        <w:jc w:val="both"/>
        <w:rPr>
          <w:lang w:val="en-GB"/>
        </w:rPr>
      </w:pPr>
      <w:r w:rsidRPr="000F7F75">
        <w:rPr>
          <w:b/>
          <w:noProof/>
          <w:lang w:val="en-GB"/>
        </w:rPr>
        <mc:AlternateContent>
          <mc:Choice Requires="wpg">
            <w:drawing>
              <wp:anchor distT="0" distB="0" distL="114300" distR="114300" simplePos="0" relativeHeight="251671552" behindDoc="1" locked="0" layoutInCell="1" allowOverlap="1" wp14:anchorId="31E73FB3" wp14:editId="1341BD23">
                <wp:simplePos x="0" y="0"/>
                <wp:positionH relativeFrom="margin">
                  <wp:align>center</wp:align>
                </wp:positionH>
                <wp:positionV relativeFrom="paragraph">
                  <wp:posOffset>508635</wp:posOffset>
                </wp:positionV>
                <wp:extent cx="5357813" cy="1576387"/>
                <wp:effectExtent l="0" t="0" r="0" b="5080"/>
                <wp:wrapTight wrapText="bothSides">
                  <wp:wrapPolygon edited="0">
                    <wp:start x="0" y="0"/>
                    <wp:lineTo x="0" y="21409"/>
                    <wp:lineTo x="21121" y="21409"/>
                    <wp:lineTo x="21121" y="8355"/>
                    <wp:lineTo x="21505" y="6266"/>
                    <wp:lineTo x="21505" y="0"/>
                    <wp:lineTo x="0" y="0"/>
                  </wp:wrapPolygon>
                </wp:wrapTight>
                <wp:docPr id="78" name="Group 78"/>
                <wp:cNvGraphicFramePr/>
                <a:graphic xmlns:a="http://schemas.openxmlformats.org/drawingml/2006/main">
                  <a:graphicData uri="http://schemas.microsoft.com/office/word/2010/wordprocessingGroup">
                    <wpg:wgp>
                      <wpg:cNvGrpSpPr/>
                      <wpg:grpSpPr>
                        <a:xfrm>
                          <a:off x="0" y="0"/>
                          <a:ext cx="5357813" cy="1576387"/>
                          <a:chOff x="21284" y="9525"/>
                          <a:chExt cx="5219371" cy="1725110"/>
                        </a:xfrm>
                      </wpg:grpSpPr>
                      <wps:wsp>
                        <wps:cNvPr id="77" name="Text Box 77"/>
                        <wps:cNvSpPr txBox="1"/>
                        <wps:spPr>
                          <a:xfrm>
                            <a:off x="57150" y="9525"/>
                            <a:ext cx="5183505" cy="495300"/>
                          </a:xfrm>
                          <a:prstGeom prst="rect">
                            <a:avLst/>
                          </a:prstGeom>
                          <a:solidFill>
                            <a:prstClr val="white"/>
                          </a:solidFill>
                          <a:ln>
                            <a:noFill/>
                          </a:ln>
                        </wps:spPr>
                        <wps:txbx>
                          <w:txbxContent>
                            <w:p w14:paraId="69E63256" w14:textId="77777777" w:rsidR="008C3311" w:rsidRPr="00222450" w:rsidRDefault="008C3311" w:rsidP="008C3311">
                              <w:pPr>
                                <w:pStyle w:val="Caption"/>
                                <w:rPr>
                                  <w:color w:val="auto"/>
                                  <w:sz w:val="16"/>
                                  <w:lang w:val="en-US"/>
                                </w:rPr>
                              </w:pPr>
                              <w:r w:rsidRPr="00222450">
                                <w:rPr>
                                  <w:color w:val="auto"/>
                                  <w:sz w:val="16"/>
                                  <w:lang w:val="en-US"/>
                                </w:rPr>
                                <w:t xml:space="preserve">Table 5 The GLMMs of aggressiveness in relation to the settlement success and the fitness components. The mean centered number of alarm calls is the measurement of aggressiveness for the female and for the male is it the mean number of attack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6" name="Picture 7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21284" y="448761"/>
                            <a:ext cx="5088255" cy="12858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1E73FB3" id="Group 78" o:spid="_x0000_s1055" style="position:absolute;left:0;text-align:left;margin-left:0;margin-top:40.05pt;width:421.9pt;height:124.1pt;z-index:-251644928;mso-position-horizontal:center;mso-position-horizontal-relative:margin;mso-width-relative:margin;mso-height-relative:margin" coordorigin="212,95" coordsize="52193,172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">
                <v:shape id="Text Box 77" o:spid="_x0000_s1056" type="#_x0000_t202" style="position:absolute;left:571;top:95;width:51835;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" stroked="f">
                  <v:textbox inset="0,0,0,0">
                    <w:txbxContent>
                      <w:p w14:paraId="69E63256" w14:textId="77777777" w:rsidR="008C3311" w:rsidRPr="00222450" w:rsidRDefault="008C3311" w:rsidP="008C3311">
                        <w:pPr>
                          <w:pStyle w:val="Caption"/>
                          <w:rPr>
                            <w:color w:val="auto"/>
                            <w:sz w:val="16"/>
                            <w:lang w:val="en-US"/>
                          </w:rPr>
                        </w:pPr>
                        <w:r w:rsidRPr="00222450">
                          <w:rPr>
                            <w:color w:val="auto"/>
                            <w:sz w:val="16"/>
                            <w:lang w:val="en-US"/>
                          </w:rPr>
                          <w:t xml:space="preserve">Table 5 The GLMMs of aggressiveness in relation to the settlement success and the fitness components. The mean centered number of alarm calls is the measurement of aggressiveness for the female and for the male is it the mean number of attacks. </w:t>
                        </w:r>
                      </w:p>
                    </w:txbxContent>
                  </v:textbox>
                </v:shape>
                <v:shape id="Picture 76" o:spid="_x0000_s1057" type="#_x0000_t75" style="position:absolute;left:212;top:4487;width:50883;height:12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">
                  <v:imagedata r:id="rId31" o:title=""/>
                </v:shape>
                <w10:wrap type="tight" anchorx="margin"/>
              </v:group>
            </w:pict>
          </mc:Fallback>
        </mc:AlternateContent>
      </w:r>
      <w:r w:rsidR="00DE38F3">
        <w:rPr>
          <w:lang w:val="en-GB"/>
        </w:rPr>
        <w:t xml:space="preserve">We </w:t>
      </w:r>
      <w:r w:rsidR="00DD4D6D">
        <w:rPr>
          <w:lang w:val="en-GB"/>
        </w:rPr>
        <w:t>hypothesized</w:t>
      </w:r>
      <w:r w:rsidR="00D32601">
        <w:rPr>
          <w:lang w:val="en-GB"/>
        </w:rPr>
        <w:t xml:space="preserve"> </w:t>
      </w:r>
      <w:r w:rsidR="00DE38F3">
        <w:rPr>
          <w:lang w:val="en-GB"/>
        </w:rPr>
        <w:t xml:space="preserve">that </w:t>
      </w:r>
      <w:r w:rsidR="00750BA2">
        <w:rPr>
          <w:lang w:val="en-GB"/>
        </w:rPr>
        <w:t xml:space="preserve">darker coloured individuals </w:t>
      </w:r>
      <w:r w:rsidR="00DE38F3">
        <w:rPr>
          <w:lang w:val="en-GB"/>
        </w:rPr>
        <w:t xml:space="preserve">should be </w:t>
      </w:r>
      <w:r w:rsidR="00750BA2">
        <w:rPr>
          <w:lang w:val="en-GB"/>
        </w:rPr>
        <w:t>more aggressive</w:t>
      </w:r>
      <w:r w:rsidR="00DE38F3">
        <w:rPr>
          <w:lang w:val="en-GB"/>
        </w:rPr>
        <w:t>. However, our results did not support this hypothesis</w:t>
      </w:r>
      <w:r w:rsidR="00750BA2">
        <w:rPr>
          <w:lang w:val="en-GB"/>
        </w:rPr>
        <w:t xml:space="preserve">. </w:t>
      </w:r>
      <w:r w:rsidR="007F4BD1" w:rsidRPr="000209DC">
        <w:rPr>
          <w:lang w:val="en-GB"/>
        </w:rPr>
        <w:t xml:space="preserve">An important assumption in this research was that only adult males </w:t>
      </w:r>
      <w:r w:rsidR="00DE38F3">
        <w:rPr>
          <w:lang w:val="en-GB"/>
        </w:rPr>
        <w:t xml:space="preserve">(&gt;2 calendar year) </w:t>
      </w:r>
      <w:r w:rsidR="007F4BD1" w:rsidRPr="000209DC">
        <w:rPr>
          <w:lang w:val="en-GB"/>
        </w:rPr>
        <w:t>were present</w:t>
      </w:r>
      <w:r w:rsidR="00DE38F3">
        <w:rPr>
          <w:lang w:val="en-GB"/>
        </w:rPr>
        <w:t xml:space="preserve"> which was not true and </w:t>
      </w:r>
      <w:r w:rsidR="00DD4D6D">
        <w:rPr>
          <w:lang w:val="en-GB"/>
        </w:rPr>
        <w:t xml:space="preserve">thus </w:t>
      </w:r>
      <w:r w:rsidR="00DE38F3">
        <w:rPr>
          <w:lang w:val="en-GB"/>
        </w:rPr>
        <w:t>may explain our result:</w:t>
      </w:r>
      <w:r w:rsidR="007F4BD1">
        <w:rPr>
          <w:color w:val="FF0000"/>
          <w:lang w:val="en-GB"/>
        </w:rPr>
        <w:t xml:space="preserve"> </w:t>
      </w:r>
      <w:r w:rsidR="00DD4D6D">
        <w:rPr>
          <w:lang w:val="en-GB"/>
        </w:rPr>
        <w:t>t</w:t>
      </w:r>
      <w:r w:rsidR="007F4BD1" w:rsidRPr="000209DC">
        <w:rPr>
          <w:lang w:val="en-GB"/>
        </w:rPr>
        <w:t>he plumage of</w:t>
      </w:r>
      <w:r w:rsidR="00E13E28" w:rsidRPr="000209DC">
        <w:rPr>
          <w:lang w:val="en-GB"/>
        </w:rPr>
        <w:t xml:space="preserve"> </w:t>
      </w:r>
      <w:r w:rsidR="00E13E28">
        <w:rPr>
          <w:lang w:val="en-GB"/>
        </w:rPr>
        <w:t>Pied Flycatcher</w:t>
      </w:r>
      <w:r w:rsidR="00DD4D6D">
        <w:rPr>
          <w:lang w:val="en-GB"/>
        </w:rPr>
        <w:t>s</w:t>
      </w:r>
      <w:r w:rsidR="00E13E28">
        <w:rPr>
          <w:lang w:val="en-GB"/>
        </w:rPr>
        <w:t xml:space="preserve"> </w:t>
      </w:r>
      <w:r w:rsidR="007F4BD1">
        <w:rPr>
          <w:lang w:val="en-GB"/>
        </w:rPr>
        <w:t>tends</w:t>
      </w:r>
      <w:r w:rsidR="00E13E28">
        <w:rPr>
          <w:lang w:val="en-GB"/>
        </w:rPr>
        <w:t xml:space="preserve"> to be </w:t>
      </w:r>
      <w:r w:rsidR="00730170" w:rsidRPr="000209DC">
        <w:rPr>
          <w:lang w:val="en-GB"/>
        </w:rPr>
        <w:t>browner</w:t>
      </w:r>
      <w:r w:rsidR="00E13E28">
        <w:rPr>
          <w:lang w:val="en-GB"/>
        </w:rPr>
        <w:t xml:space="preserve"> in their first year</w:t>
      </w:r>
      <w:r w:rsidR="00DD4D6D">
        <w:rPr>
          <w:lang w:val="en-GB"/>
        </w:rPr>
        <w:t>s</w:t>
      </w:r>
      <w:r w:rsidR="00E13E28">
        <w:rPr>
          <w:lang w:val="en-GB"/>
        </w:rPr>
        <w:t xml:space="preserve"> and</w:t>
      </w:r>
      <w:r w:rsidR="000209DC">
        <w:rPr>
          <w:lang w:val="en-GB"/>
        </w:rPr>
        <w:t xml:space="preserve"> </w:t>
      </w:r>
      <w:r w:rsidR="00DE38F3">
        <w:rPr>
          <w:lang w:val="en-GB"/>
        </w:rPr>
        <w:t xml:space="preserve">then </w:t>
      </w:r>
      <w:r w:rsidR="00BC7605">
        <w:rPr>
          <w:lang w:val="en-GB"/>
        </w:rPr>
        <w:t>get</w:t>
      </w:r>
      <w:r w:rsidR="000209DC">
        <w:rPr>
          <w:lang w:val="en-GB"/>
        </w:rPr>
        <w:t>s</w:t>
      </w:r>
      <w:r w:rsidR="00BC7605">
        <w:rPr>
          <w:lang w:val="en-GB"/>
        </w:rPr>
        <w:t xml:space="preserve"> darker with age. </w:t>
      </w:r>
      <w:r w:rsidR="00DE38F3">
        <w:rPr>
          <w:lang w:val="en-GB"/>
        </w:rPr>
        <w:t>T</w:t>
      </w:r>
      <w:r w:rsidR="00BC7605">
        <w:rPr>
          <w:lang w:val="en-GB"/>
        </w:rPr>
        <w:t>he ‘cryptic hypothesis’</w:t>
      </w:r>
      <w:r w:rsidR="00DD4D6D">
        <w:rPr>
          <w:lang w:val="en-GB"/>
        </w:rPr>
        <w:t xml:space="preserve"> presents an explanation in which it</w:t>
      </w:r>
      <w:r w:rsidR="00BC7605">
        <w:rPr>
          <w:lang w:val="en-GB"/>
        </w:rPr>
        <w:t xml:space="preserve"> states that darker males tend to </w:t>
      </w:r>
      <w:r w:rsidR="00C2406D">
        <w:rPr>
          <w:lang w:val="en-GB"/>
        </w:rPr>
        <w:t>be more exposed to aggressive behaviour from other males</w:t>
      </w:r>
    </w:p>
    <w:p w14:paraId="44BCB7B2" w14:textId="77777777" w:rsidR="001F6348" w:rsidRDefault="00730170" w:rsidP="001F6348">
      <w:pPr>
        <w:pStyle w:val="NoSpacing"/>
        <w:jc w:val="both"/>
        <w:rPr>
          <w:lang w:val="en-GB"/>
        </w:rPr>
      </w:pPr>
      <w:r>
        <w:rPr>
          <w:lang w:val="en-GB"/>
        </w:rPr>
        <w:fldChar w:fldCharType="begin" w:fldLock="1"/>
      </w:r>
      <w:r w:rsidR="00056AFC">
        <w:rPr>
          <w:lang w:val="en-GB"/>
        </w:rPr>
        <w:instrText>ADDIN CSL_CITATION {"citationItems":[{"id":"ITEM-1","itemData":{"DOI":"10.1006/anbe.1993.1062","ISBN":"0003-3472","ISSN":"00033472","abstract":"The influence of male colour on male-male interactions in the pied flycatcher, Ficedula hypoleuca, was studied using several types of field experiments. This species exhibits delayed plumage maturation, each male becoming more conspicuously black and white from the first to the second breeding summer. However, individual males vary even more, some old males being as brown as females. When territorial males were presented with a choice between brown and black male intruders (or brown males painted black) they directed more aggression towards the black males. Brown plumage did not help males obtain nestboxes close to other males. If anything browner males were at a disadvantage (though not significantly so) when establishing territories close to other mates. Nor was there any association between male colour and (1) aggressiveness towards model or live intruders, or (2) the capacity to prevent other males from occupying neighbouring nestboxes. Consequently, variation in male colour has only a slight impact on male-male interactions. © 1993 The Association for the Study of Animal Behaviour. All rights reserved.","author":[{"dropping-particle":"","family":"Huhta","given":"Esa","non-dropping-particle":"","parse-names":false,"suffix":""},{"dropping-particle":"V.","family":"Alatalo","given":"Rauno","non-dropping-particle":"","parse-names":false,"suffix":""}],"container-title":"Animal Behaviour","id":"ITEM-1","issue":"3","issued":{"date-parts":[["1993"]]},"page":"511-518","title":"Plumage colour and male-male interactions in the pied flycatcher","type":"article-journal","volume":"45"},"uris":["http://www.mendeley.com/documents/?uuid=206bbb19-65a9-4d3d-b745-8dc736dd6c53"]}],"mendeley":{"formattedCitation":"(Huhta &amp; Alatalo, 1993)","plainTextFormattedCitation":"(Huhta &amp; Alatalo, 1993)","previouslyFormattedCitation":"(Huhta &amp; Alatalo, 1993)"},"properties":{"noteIndex":0},"schema":"https://github.com/citation-style-language/schema/raw/master/csl-citation.json"}</w:instrText>
      </w:r>
      <w:r>
        <w:rPr>
          <w:lang w:val="en-GB"/>
        </w:rPr>
        <w:fldChar w:fldCharType="separate"/>
      </w:r>
      <w:r w:rsidRPr="00730170">
        <w:rPr>
          <w:noProof/>
          <w:lang w:val="en-GB"/>
        </w:rPr>
        <w:t>(Huhta &amp; Alatalo, 1993)</w:t>
      </w:r>
      <w:r>
        <w:rPr>
          <w:lang w:val="en-GB"/>
        </w:rPr>
        <w:fldChar w:fldCharType="end"/>
      </w:r>
      <w:r w:rsidR="00C2406D">
        <w:rPr>
          <w:lang w:val="en-GB"/>
        </w:rPr>
        <w:t>.</w:t>
      </w:r>
      <w:r w:rsidR="0048432D">
        <w:rPr>
          <w:lang w:val="en-GB"/>
        </w:rPr>
        <w:t xml:space="preserve"> </w:t>
      </w:r>
      <w:r w:rsidR="005304F1">
        <w:rPr>
          <w:lang w:val="en-GB"/>
        </w:rPr>
        <w:t xml:space="preserve">Young </w:t>
      </w:r>
      <w:r w:rsidR="0048432D">
        <w:rPr>
          <w:lang w:val="en-GB"/>
        </w:rPr>
        <w:t xml:space="preserve">Pied Flycatcher males </w:t>
      </w:r>
      <w:r w:rsidR="005304F1">
        <w:rPr>
          <w:lang w:val="en-GB"/>
        </w:rPr>
        <w:t>have lower reproductive success</w:t>
      </w:r>
      <w:r w:rsidR="003E7889">
        <w:rPr>
          <w:lang w:val="en-GB"/>
        </w:rPr>
        <w:t xml:space="preserve">. </w:t>
      </w:r>
      <w:r w:rsidR="00E3614F">
        <w:rPr>
          <w:lang w:val="en-GB"/>
        </w:rPr>
        <w:t xml:space="preserve">Hence, being more cryptic of colour, young males can minimize </w:t>
      </w:r>
      <w:r w:rsidR="003A166A">
        <w:rPr>
          <w:lang w:val="en-GB"/>
        </w:rPr>
        <w:t>aggressive interactions</w:t>
      </w:r>
      <w:r w:rsidR="003552F8">
        <w:rPr>
          <w:lang w:val="en-GB"/>
        </w:rPr>
        <w:t xml:space="preserve"> </w:t>
      </w:r>
      <w:r w:rsidR="003552F8">
        <w:rPr>
          <w:lang w:val="en-GB"/>
        </w:rPr>
        <w:fldChar w:fldCharType="begin" w:fldLock="1"/>
      </w:r>
      <w:r w:rsidR="00056AFC">
        <w:rPr>
          <w:lang w:val="en-GB"/>
        </w:rPr>
        <w:instrText>ADDIN CSL_CITATION {"citationItems":[{"id":"ITEM-1","itemData":{"DOI":"10.1006/anbe.1993.1062","ISBN":"0003-3472","ISSN":"00033472","abstract":"The influence of male colour on male-male interactions in the pied flycatcher, Ficedula hypoleuca, was studied using several types of field experiments. This species exhibits delayed plumage maturation, each male becoming more conspicuously black and white from the first to the second breeding summer. However, individual males vary even more, some old males being as brown as females. When territorial males were presented with a choice between brown and black male intruders (or brown males painted black) they directed more aggression towards the black males. Brown plumage did not help males obtain nestboxes close to other males. If anything browner males were at a disadvantage (though not significantly so) when establishing territories close to other mates. Nor was there any association between male colour and (1) aggressiveness towards model or live intruders, or (2) the capacity to prevent other males from occupying neighbouring nestboxes. Consequently, variation in male colour has only a slight impact on male-male interactions. © 1993 The Association for the Study of Animal Behaviour. All rights reserved.","author":[{"dropping-particle":"","family":"Huhta","given":"Esa","non-dropping-particle":"","parse-names":false,"suffix":""},{"dropping-particle":"V.","family":"Alatalo","given":"Rauno","non-dropping-particle":"","parse-names":false,"suffix":""}],"container-title":"Animal Behaviour","id":"ITEM-1","issue":"3","issued":{"date-parts":[["1993"]]},"page":"511-518","title":"Plumage colour and male-male interactions in the pied flycatcher","type":"article-journal","volume":"45"},"uris":["http://www.mendeley.com/documents/?uuid=206bbb19-65a9-4d3d-b745-8dc736dd6c53"]}],"mendeley":{"formattedCitation":"(Huhta &amp; Alatalo, 1993)","plainTextFormattedCitation":"(Huhta &amp; Alatalo, 1993)","previouslyFormattedCitation":"(Huhta &amp; Alatalo, 1993)"},"properties":{"noteIndex":0},"schema":"https://github.com/citation-style-language/schema/raw/master/csl-citation.json"}</w:instrText>
      </w:r>
      <w:r w:rsidR="003552F8">
        <w:rPr>
          <w:lang w:val="en-GB"/>
        </w:rPr>
        <w:fldChar w:fldCharType="separate"/>
      </w:r>
      <w:r w:rsidR="003552F8" w:rsidRPr="00730170">
        <w:rPr>
          <w:noProof/>
          <w:lang w:val="en-GB"/>
        </w:rPr>
        <w:t>(Huhta &amp; Alatalo, 1993)</w:t>
      </w:r>
      <w:r w:rsidR="003552F8">
        <w:rPr>
          <w:lang w:val="en-GB"/>
        </w:rPr>
        <w:fldChar w:fldCharType="end"/>
      </w:r>
      <w:r w:rsidR="003E7889">
        <w:rPr>
          <w:lang w:val="en-GB"/>
        </w:rPr>
        <w:t>.</w:t>
      </w:r>
      <w:r w:rsidR="007F4BD1">
        <w:rPr>
          <w:lang w:val="en-GB"/>
        </w:rPr>
        <w:t xml:space="preserve"> </w:t>
      </w:r>
      <w:r w:rsidR="00A3128F">
        <w:rPr>
          <w:lang w:val="en-GB"/>
        </w:rPr>
        <w:t>Thus</w:t>
      </w:r>
      <w:r w:rsidR="00056AFC">
        <w:rPr>
          <w:lang w:val="en-GB"/>
        </w:rPr>
        <w:t>,</w:t>
      </w:r>
      <w:r w:rsidR="00A3128F">
        <w:rPr>
          <w:lang w:val="en-GB"/>
        </w:rPr>
        <w:t xml:space="preserve"> as a consequence of having young males included in the analysis, the relationship between aggressiveness and plumage colour has been masked as age and colouration are confounded. </w:t>
      </w:r>
    </w:p>
    <w:p w14:paraId="0ACAC98D" w14:textId="62370199" w:rsidR="00127495" w:rsidRDefault="00DE38F3" w:rsidP="001F6348">
      <w:pPr>
        <w:pStyle w:val="NoSpacing"/>
        <w:jc w:val="both"/>
        <w:rPr>
          <w:lang w:val="en-GB"/>
        </w:rPr>
      </w:pPr>
      <w:r>
        <w:rPr>
          <w:lang w:val="en-GB"/>
        </w:rPr>
        <w:t>Furthermore</w:t>
      </w:r>
      <w:r w:rsidR="005662A2" w:rsidRPr="005662A2">
        <w:rPr>
          <w:lang w:val="en-GB"/>
        </w:rPr>
        <w:t xml:space="preserve">, colouration in </w:t>
      </w:r>
      <w:r w:rsidR="00142BD4">
        <w:rPr>
          <w:lang w:val="en-GB"/>
        </w:rPr>
        <w:t>P</w:t>
      </w:r>
      <w:r w:rsidR="005662A2" w:rsidRPr="005662A2">
        <w:rPr>
          <w:lang w:val="en-GB"/>
        </w:rPr>
        <w:t xml:space="preserve">ied </w:t>
      </w:r>
      <w:r w:rsidR="00142BD4">
        <w:rPr>
          <w:lang w:val="en-GB"/>
        </w:rPr>
        <w:t>F</w:t>
      </w:r>
      <w:r w:rsidR="005662A2" w:rsidRPr="005662A2">
        <w:rPr>
          <w:lang w:val="en-GB"/>
        </w:rPr>
        <w:t>lycatcher males</w:t>
      </w:r>
      <w:r>
        <w:rPr>
          <w:lang w:val="en-GB"/>
        </w:rPr>
        <w:t xml:space="preserve"> is known to change along a geographical cline</w:t>
      </w:r>
      <w:r w:rsidR="005662A2" w:rsidRPr="005662A2">
        <w:rPr>
          <w:lang w:val="en-GB"/>
        </w:rPr>
        <w:t>.</w:t>
      </w:r>
      <w:r w:rsidR="00142BD4">
        <w:rPr>
          <w:lang w:val="en-GB"/>
        </w:rPr>
        <w:t xml:space="preserve"> </w:t>
      </w:r>
      <w:r w:rsidR="008E1C3A">
        <w:rPr>
          <w:lang w:val="en-GB"/>
        </w:rPr>
        <w:t xml:space="preserve">Here two </w:t>
      </w:r>
      <w:r w:rsidR="004667BB" w:rsidRPr="000209DC">
        <w:rPr>
          <w:lang w:val="en-GB"/>
        </w:rPr>
        <w:t>hypotheses</w:t>
      </w:r>
      <w:r w:rsidR="008E1C3A">
        <w:rPr>
          <w:lang w:val="en-GB"/>
        </w:rPr>
        <w:t xml:space="preserve"> can be brought to light</w:t>
      </w:r>
      <w:r w:rsidR="00023FA8">
        <w:rPr>
          <w:lang w:val="en-GB"/>
        </w:rPr>
        <w:t xml:space="preserve">. Firstly, </w:t>
      </w:r>
      <w:r w:rsidR="005662A2" w:rsidRPr="005662A2">
        <w:rPr>
          <w:lang w:val="en-GB"/>
        </w:rPr>
        <w:t>as a consequence of geographical variation and dispersal, colour variation at each location is likely to reflect genetic variation that may not be related to male aggressiveness</w:t>
      </w:r>
      <w:r w:rsidR="009F6A69">
        <w:rPr>
          <w:lang w:val="en-GB"/>
        </w:rPr>
        <w:t xml:space="preserve"> </w:t>
      </w:r>
      <w:r w:rsidR="009F6A69">
        <w:rPr>
          <w:lang w:val="en-GB"/>
        </w:rPr>
        <w:fldChar w:fldCharType="begin" w:fldLock="1"/>
      </w:r>
      <w:r w:rsidR="00056AFC">
        <w:rPr>
          <w:lang w:val="en-GB"/>
        </w:rPr>
        <w:instrText>ADDIN CSL_CITATION {"citationItems":[{"id":"ITEM-1","itemData":{"DOI":"10.1006/anbe.1993.1062","ISBN":"0003-3472","ISSN":"00033472","abstract":"The influence of male colour on male-male interactions in the pied flycatcher, Ficedula hypoleuca, was studied using several types of field experiments. This species exhibits delayed plumage maturation, each male becoming more conspicuously black and white from the first to the second breeding summer. However, individual males vary even more, some old males being as brown as females. When territorial males were presented with a choice between brown and black male intruders (or brown males painted black) they directed more aggression towards the black males. Brown plumage did not help males obtain nestboxes close to other males. If anything browner males were at a disadvantage (though not significantly so) when establishing territories close to other mates. Nor was there any association between male colour and (1) aggressiveness towards model or live intruders, or (2) the capacity to prevent other males from occupying neighbouring nestboxes. Consequently, variation in male colour has only a slight impact on male-male interactions. © 1993 The Association for the Study of Animal Behaviour. All rights reserved.","author":[{"dropping-particle":"","family":"Huhta","given":"Esa","non-dropping-particle":"","parse-names":false,"suffix":""},{"dropping-particle":"V.","family":"Alatalo","given":"Rauno","non-dropping-particle":"","parse-names":false,"suffix":""}],"container-title":"Animal Behaviour","id":"ITEM-1","issue":"3","issued":{"date-parts":[["1993"]]},"page":"511-518","title":"Plumage colour and male-male interactions in the pied flycatcher","type":"article-journal","volume":"45"},"uris":["http://www.mendeley.com/documents/?uuid=206bbb19-65a9-4d3d-b745-8dc736dd6c53"]}],"mendeley":{"formattedCitation":"(Huhta &amp; Alatalo, 1993)","plainTextFormattedCitation":"(Huhta &amp; Alatalo, 1993)","previouslyFormattedCitation":"(Huhta &amp; Alatalo, 1993)"},"properties":{"noteIndex":0},"schema":"https://github.com/citation-style-language/schema/raw/master/csl-citation.json"}</w:instrText>
      </w:r>
      <w:r w:rsidR="009F6A69">
        <w:rPr>
          <w:lang w:val="en-GB"/>
        </w:rPr>
        <w:fldChar w:fldCharType="separate"/>
      </w:r>
      <w:r w:rsidR="009F6A69" w:rsidRPr="00730170">
        <w:rPr>
          <w:noProof/>
          <w:lang w:val="en-GB"/>
        </w:rPr>
        <w:t>(Huhta &amp; Alatalo, 1993)</w:t>
      </w:r>
      <w:r w:rsidR="009F6A69">
        <w:rPr>
          <w:lang w:val="en-GB"/>
        </w:rPr>
        <w:fldChar w:fldCharType="end"/>
      </w:r>
      <w:r w:rsidR="009F6A69">
        <w:rPr>
          <w:lang w:val="en-GB"/>
        </w:rPr>
        <w:t xml:space="preserve">. </w:t>
      </w:r>
      <w:r w:rsidR="009F6A69" w:rsidRPr="000209DC">
        <w:rPr>
          <w:lang w:val="en-GB"/>
        </w:rPr>
        <w:t>Next</w:t>
      </w:r>
      <w:r w:rsidR="00023FA8">
        <w:rPr>
          <w:lang w:val="en-GB"/>
        </w:rPr>
        <w:t xml:space="preserve"> </w:t>
      </w:r>
      <w:r w:rsidR="00023FA8">
        <w:rPr>
          <w:lang w:val="en-GB"/>
        </w:rPr>
        <w:lastRenderedPageBreak/>
        <w:t xml:space="preserve">to this, </w:t>
      </w:r>
      <w:r w:rsidR="0095052D" w:rsidRPr="0095052D">
        <w:rPr>
          <w:lang w:val="en-GB"/>
        </w:rPr>
        <w:t>birds may use variation in plumage characteristics as a cue for individual</w:t>
      </w:r>
      <w:r w:rsidR="0095052D">
        <w:rPr>
          <w:lang w:val="en-GB"/>
        </w:rPr>
        <w:t xml:space="preserve"> and species</w:t>
      </w:r>
      <w:r w:rsidR="0095052D" w:rsidRPr="0095052D">
        <w:rPr>
          <w:lang w:val="en-GB"/>
        </w:rPr>
        <w:t xml:space="preserve"> recognition</w:t>
      </w:r>
      <w:r w:rsidR="009F6A69">
        <w:rPr>
          <w:lang w:val="en-GB"/>
        </w:rPr>
        <w:t xml:space="preserve"> </w:t>
      </w:r>
      <w:r w:rsidR="009F6A69">
        <w:rPr>
          <w:lang w:val="en-GB"/>
        </w:rPr>
        <w:fldChar w:fldCharType="begin" w:fldLock="1"/>
      </w:r>
      <w:r w:rsidR="00056AFC">
        <w:rPr>
          <w:lang w:val="en-GB"/>
        </w:rPr>
        <w:instrText>ADDIN CSL_CITATION {"citationItems":[{"id":"ITEM-1","itemData":{"abstract":"The male pied flycatcher Ficedula hypo- leuca exhibits sexual dimorphism in its plumage colour, varying from a female-like brown to jet black. The evolution of this variation in male plumage colour can be explained by at least eight hypotheses viz., (I) neutral mutation; (II) individ- ual recognition; (III) three forms of inter-sexual selection; (Illa) mate selection for phenotypes, (IlIb) Fisherian selection, (IlIc) handicap selec- tion; (IV) intrasexual selection; (V) delayed matu- ration; and (VI) female mimicry. The assumptions and predictions derived from all these hypotheses were tested by analysing the observed variation in male plumage colour in relation to age, body size, physical condition, survival rate, aggressivity in territorial defence, territorial quality, female choice of mate, sex ratio, and reproductive success. We found that: males became blacker with age; black males were larger than browner ones; however, browner males survived better between breeding seasons than did blacker ones; black males were more aggressive against black than brown in- truders; blacker males occupied better territories; blacker males were paired earlier than browner males; and finally blacker males produced heavier offspring than did brown males. A reasonable con- clusion from the results of these analyses is that four of the hypotheses considered, viz. 'mate selec- tion for phenotypes' (Illa), Fisherian selection (IlIb), 'handicap selection' (IlIc), and intra-sexual selection (IV) could not be rejected. We therefore suggest that the evolution of the observed variation in the secondary sexual characteristics of the male pied flycatcher can be explained by a combination of these hypotheses.","author":[{"dropping-particle":"","family":"Järvi","given":"Torbjörn","non-dropping-particle":"","parse-names":false,"suffix":""},{"dropping-particle":"","family":"Røskaft","given":"Eivin","non-dropping-particle":"","parse-names":false,"suffix":""},{"dropping-particle":"","family":"Bakken","given":"Morten","non-dropping-particle":"","parse-names":false,"suffix":""},{"dropping-particle":"","family":"Zumsteg","given":"Brigitta","non-dropping-particle":"","parse-names":false,"suffix":""}],"container-title":"Behavioral Ecology and Sociobiology","id":"ITEM-1","issue":"3","issued":{"date-parts":[["1987"]]},"page":"161-169","title":"Evolution of Variation in Male Secondary Sexual Characteristics: A Test of Eight Hypotheses Applied to Pied Flycatchers","type":"article-journal","volume":"20"},"uris":["http://www.mendeley.com/documents/?uuid=0c6804e5-e5f7-47cf-b3a6-7316c2811137"]}],"mendeley":{"formattedCitation":"(Järvi &lt;i&gt;et al.&lt;/i&gt;, 1987)","plainTextFormattedCitation":"(Järvi et al., 1987)","previouslyFormattedCitation":"(Järvi &lt;i&gt;et al.&lt;/i&gt;, 1987)"},"properties":{"noteIndex":0},"schema":"https://github.com/citation-style-language/schema/raw/master/csl-citation.json"}</w:instrText>
      </w:r>
      <w:r w:rsidR="009F6A69">
        <w:rPr>
          <w:lang w:val="en-GB"/>
        </w:rPr>
        <w:fldChar w:fldCharType="separate"/>
      </w:r>
      <w:r w:rsidR="009F6A69" w:rsidRPr="009F6A69">
        <w:rPr>
          <w:noProof/>
          <w:lang w:val="en-GB"/>
        </w:rPr>
        <w:t xml:space="preserve">(Järvi </w:t>
      </w:r>
      <w:r w:rsidR="009F6A69" w:rsidRPr="009F6A69">
        <w:rPr>
          <w:i/>
          <w:noProof/>
          <w:lang w:val="en-GB"/>
        </w:rPr>
        <w:t>et al.</w:t>
      </w:r>
      <w:r w:rsidR="009F6A69" w:rsidRPr="009F6A69">
        <w:rPr>
          <w:noProof/>
          <w:lang w:val="en-GB"/>
        </w:rPr>
        <w:t>, 1987)</w:t>
      </w:r>
      <w:r w:rsidR="009F6A69">
        <w:rPr>
          <w:lang w:val="en-GB"/>
        </w:rPr>
        <w:fldChar w:fldCharType="end"/>
      </w:r>
      <w:r w:rsidR="009F6A69">
        <w:rPr>
          <w:lang w:val="en-GB"/>
        </w:rPr>
        <w:t>.</w:t>
      </w:r>
      <w:r w:rsidR="00BD35D0">
        <w:rPr>
          <w:lang w:val="en-GB"/>
        </w:rPr>
        <w:t xml:space="preserve"> </w:t>
      </w:r>
      <w:r w:rsidR="00853993">
        <w:rPr>
          <w:lang w:val="en-US"/>
        </w:rPr>
        <w:t xml:space="preserve">In order to prevent mating with the </w:t>
      </w:r>
      <w:r w:rsidR="00680BAC">
        <w:rPr>
          <w:lang w:val="en-US"/>
        </w:rPr>
        <w:t>closely related s</w:t>
      </w:r>
      <w:r w:rsidR="00853993">
        <w:rPr>
          <w:lang w:val="en-US"/>
        </w:rPr>
        <w:t>pecies,</w:t>
      </w:r>
      <w:r w:rsidR="009F6A69">
        <w:rPr>
          <w:lang w:val="en-US"/>
        </w:rPr>
        <w:t xml:space="preserve"> </w:t>
      </w:r>
      <w:r w:rsidR="00680BAC">
        <w:rPr>
          <w:lang w:val="en-US"/>
        </w:rPr>
        <w:t>the collared flycatchers (</w:t>
      </w:r>
      <w:proofErr w:type="spellStart"/>
      <w:r w:rsidR="00A3128F" w:rsidRPr="00A3128F">
        <w:rPr>
          <w:i/>
          <w:lang w:val="en-US"/>
        </w:rPr>
        <w:t>Ficedula</w:t>
      </w:r>
      <w:proofErr w:type="spellEnd"/>
      <w:r w:rsidR="00A3128F" w:rsidRPr="00A3128F">
        <w:rPr>
          <w:i/>
          <w:lang w:val="en-US"/>
        </w:rPr>
        <w:t xml:space="preserve"> </w:t>
      </w:r>
      <w:proofErr w:type="spellStart"/>
      <w:r w:rsidR="00A3128F" w:rsidRPr="00A3128F">
        <w:rPr>
          <w:i/>
          <w:lang w:val="en-US"/>
        </w:rPr>
        <w:t>albicollis</w:t>
      </w:r>
      <w:proofErr w:type="spellEnd"/>
      <w:r w:rsidR="00A3128F" w:rsidRPr="00A3128F">
        <w:rPr>
          <w:lang w:val="en-US"/>
        </w:rPr>
        <w:t>)</w:t>
      </w:r>
      <w:r w:rsidR="00680BAC" w:rsidRPr="00A3128F">
        <w:rPr>
          <w:lang w:val="en-US"/>
        </w:rPr>
        <w:t xml:space="preserve">, </w:t>
      </w:r>
      <w:r w:rsidR="009F6A69">
        <w:rPr>
          <w:lang w:val="en-US"/>
        </w:rPr>
        <w:t>male</w:t>
      </w:r>
      <w:r w:rsidR="00680BAC">
        <w:rPr>
          <w:lang w:val="en-US"/>
        </w:rPr>
        <w:t xml:space="preserve"> </w:t>
      </w:r>
      <w:r w:rsidR="00A3128F">
        <w:rPr>
          <w:lang w:val="en-US"/>
        </w:rPr>
        <w:t>P</w:t>
      </w:r>
      <w:r w:rsidR="00680BAC">
        <w:rPr>
          <w:lang w:val="en-US"/>
        </w:rPr>
        <w:t xml:space="preserve">ied </w:t>
      </w:r>
      <w:r w:rsidR="00A3128F">
        <w:rPr>
          <w:lang w:val="en-US"/>
        </w:rPr>
        <w:t>F</w:t>
      </w:r>
      <w:r w:rsidR="00680BAC">
        <w:rPr>
          <w:lang w:val="en-US"/>
        </w:rPr>
        <w:t xml:space="preserve">lycatchers have evolved </w:t>
      </w:r>
      <w:r w:rsidR="00A3128F">
        <w:rPr>
          <w:lang w:val="en-US"/>
        </w:rPr>
        <w:t xml:space="preserve">a </w:t>
      </w:r>
      <w:r w:rsidR="004667BB" w:rsidRPr="000209DC">
        <w:rPr>
          <w:lang w:val="en-US"/>
        </w:rPr>
        <w:t>browner</w:t>
      </w:r>
      <w:r w:rsidR="00853993" w:rsidRPr="004667BB">
        <w:rPr>
          <w:color w:val="FF0000"/>
          <w:lang w:val="en-US"/>
        </w:rPr>
        <w:t xml:space="preserve"> </w:t>
      </w:r>
      <w:proofErr w:type="spellStart"/>
      <w:r w:rsidR="00680BAC">
        <w:rPr>
          <w:lang w:val="en-US"/>
        </w:rPr>
        <w:t>colour</w:t>
      </w:r>
      <w:proofErr w:type="spellEnd"/>
      <w:r w:rsidR="00680BAC">
        <w:rPr>
          <w:lang w:val="en-US"/>
        </w:rPr>
        <w:t xml:space="preserve"> in contact zones between the two species</w:t>
      </w:r>
      <w:r w:rsidR="00853993">
        <w:rPr>
          <w:lang w:val="en-US"/>
        </w:rPr>
        <w:t xml:space="preserve"> </w:t>
      </w:r>
      <w:r w:rsidR="00056AFC">
        <w:rPr>
          <w:lang w:val="en-US"/>
        </w:rPr>
        <w:fldChar w:fldCharType="begin" w:fldLock="1"/>
      </w:r>
      <w:r w:rsidR="00056AFC">
        <w:rPr>
          <w:lang w:val="en-US"/>
        </w:rPr>
        <w:instrText>ADDIN CSL_CITATION {"citationItems":[{"id":"ITEM-1","itemData":{"DOI":"10.1046/j.1420-9101.1990.3050375.x","ISBN":"1010-061X","ISSN":"14209101","abstract":"The Pied Flycatcher Ficedula hypoleuca and the Collared Flycatcher F. albicollis hybridize frequently on the islands of Gotland and Oland in the Baltic. Hybrids have highly reduced fertility, but introgression is likely to occur. Mating is incompletely species-assortative and mixed pairs are common. In Central Europe, Pied Flycatcher males are brown in areas of sympatry, and thus have less resemblance to the black Collared Flycatcher males. It has been suggested that females could use male colour to increase the probability of assortative mating, and hence that a speciation process by reinforcement might be taking place. However, we found no indications that the colour of male Pied Flycatchers had an influence on their risk of disassortative mating, and therefore reinforcement probably cannot explain the geographical pattern of colour variation in Pied Flycatcher males. The song and the white collar of Collard Flycatcher males are features more likely to serve in species recognition. The songs of the two species differ greatly, but in areas of sympatry, \"mixed\" singing by Pied Flycatcher males was common, and this is likely to increase the risk of hybridization. It seems that interactions between the two species are far more complex than predicted by the theory of speciation by reinforcement.","author":[{"dropping-particle":"V.","family":"Alatalo","given":"Rauno","non-dropping-particle":"","parse-names":false,"suffix":""},{"dropping-particle":"","family":"Eriksson","given":"Dag","non-dropping-particle":"","parse-names":false,"suffix":""},{"dropping-particle":"","family":"Gustafsson","given":"Lars","non-dropping-particle":"","parse-names":false,"suffix":""},{"dropping-particle":"","family":"Lundberg","given":"Arne","non-dropping-particle":"","parse-names":false,"suffix":""}],"container-title":"Journal of Evolutionary Biology","id":"ITEM-1","issue":"5-6","issued":{"date-parts":[["1990"]]},"page":"375-389","title":"Hybridization between Pied and Collared Flycatchers—sexual selection and speciation theory","type":"article-journal","volume":"3"},"uris":["http://www.mendeley.com/documents/?uuid=5a4d3fb0-9123-47fb-ac31-dec594036b94"]},{"id":"ITEM-2","itemData":{"DOI":"10.1098/rstb.2009.0306","ISBN":"0962-8436","ISSN":"0962-8436","PMID":"20439285","abstract":"Speciation in animals often requires that population divergence goes through three major evolutionary stages, i.e. ecological divergence, development of sexual isolation and the build-up of genetic incompatibility. There is theoretical consensus regarding favourable conditions required for speciation to reach its final and irreversible stage, but empirical tests remain rare. Here, we review recent research on processes of speciation, based on studies in hybrid zones between collared (Ficedula albicollis) and pied flycatchers (Ficedula hypoleuca). A major advantage of this study system is that questions concerning all three major sources of reproductive isolation and their interconnections can be addressed. We conclude that (i) ecological divergence is caused by divergence in life-history traits, (ii) females prefer mates of their own species based on differences in both plumage and song characteristics, (iii) male plumage characteristics have diverged but their song has converged in sympatry, (iv) there is genetic incompatibility in accordance with Haldane's rule, and (v) the Z-chromosome appears to be a hotspot for genes involved in sexual isolation and genetic incompatibility. We discuss how identification of the genes underlying the three major sources of reproductive isolation can be used to draw conclusions about links between the processes driving their evolution.","author":[{"dropping-particle":"","family":"Qvarnstrom","given":"A.","non-dropping-particle":"","parse-names":false,"suffix":""},{"dropping-particle":"","family":"Rice","given":"A. M.","non-dropping-particle":"","parse-names":false,"suffix":""},{"dropping-particle":"","family":"Ellegren","given":"H.","non-dropping-particle":"","parse-names":false,"suffix":""}],"container-title":"Philosophical Transactions of the Royal Society B: Biological Sciences","id":"ITEM-2","issue":"1547","issued":{"date-parts":[["2010"]]},"page":"1841-1852","title":"Speciation in Ficedula flycatchers","type":"article-journal","volume":"365"},"uris":["http://www.mendeley.com/documents/?uuid=dde89fa1-80de-4e1b-922d-a7b9159f3820"]}],"mendeley":{"formattedCitation":"(Alatalo &lt;i&gt;et al.&lt;/i&gt;, 1990; Qvarnstrom &lt;i&gt;et al.&lt;/i&gt;, 2010)","plainTextFormattedCitation":"(Alatalo et al., 1990; Qvarnstrom et al., 2010)"},"properties":{"noteIndex":0},"schema":"https://github.com/citation-style-language/schema/raw/master/csl-citation.json"}</w:instrText>
      </w:r>
      <w:r w:rsidR="00056AFC">
        <w:rPr>
          <w:lang w:val="en-US"/>
        </w:rPr>
        <w:fldChar w:fldCharType="separate"/>
      </w:r>
      <w:r w:rsidR="00056AFC" w:rsidRPr="00056AFC">
        <w:rPr>
          <w:noProof/>
          <w:lang w:val="en-US"/>
        </w:rPr>
        <w:t xml:space="preserve">(Alatalo </w:t>
      </w:r>
      <w:r w:rsidR="00056AFC" w:rsidRPr="00056AFC">
        <w:rPr>
          <w:i/>
          <w:noProof/>
          <w:lang w:val="en-US"/>
        </w:rPr>
        <w:t>et al.</w:t>
      </w:r>
      <w:r w:rsidR="00056AFC" w:rsidRPr="00056AFC">
        <w:rPr>
          <w:noProof/>
          <w:lang w:val="en-US"/>
        </w:rPr>
        <w:t xml:space="preserve">, 1990; Qvarnstrom </w:t>
      </w:r>
      <w:r w:rsidR="00056AFC" w:rsidRPr="00056AFC">
        <w:rPr>
          <w:i/>
          <w:noProof/>
          <w:lang w:val="en-US"/>
        </w:rPr>
        <w:t>et al.</w:t>
      </w:r>
      <w:r w:rsidR="00056AFC" w:rsidRPr="00056AFC">
        <w:rPr>
          <w:noProof/>
          <w:lang w:val="en-US"/>
        </w:rPr>
        <w:t>, 2010)</w:t>
      </w:r>
      <w:r w:rsidR="00056AFC">
        <w:rPr>
          <w:lang w:val="en-US"/>
        </w:rPr>
        <w:fldChar w:fldCharType="end"/>
      </w:r>
      <w:r w:rsidR="00056AFC">
        <w:rPr>
          <w:lang w:val="en-US"/>
        </w:rPr>
        <w:t xml:space="preserve">. </w:t>
      </w:r>
      <w:r w:rsidR="00B17CFF" w:rsidRPr="00E11142">
        <w:rPr>
          <w:lang w:val="en-US"/>
        </w:rPr>
        <w:t xml:space="preserve">Hence as a result of </w:t>
      </w:r>
      <w:r w:rsidR="00E11142" w:rsidRPr="00E11142">
        <w:rPr>
          <w:lang w:val="en-US"/>
        </w:rPr>
        <w:t xml:space="preserve">doing research in an environment with risks of mating with closely related species, a lot of males will be </w:t>
      </w:r>
      <w:r w:rsidR="00F254A2" w:rsidRPr="00E11142">
        <w:rPr>
          <w:lang w:val="en-US"/>
        </w:rPr>
        <w:t>browner</w:t>
      </w:r>
      <w:r w:rsidR="00E11142" w:rsidRPr="002C6654">
        <w:rPr>
          <w:lang w:val="en-GB"/>
        </w:rPr>
        <w:t xml:space="preserve"> of colour in order to prevent hybrid species.</w:t>
      </w:r>
    </w:p>
    <w:p w14:paraId="73453E7E" w14:textId="77777777" w:rsidR="00BD35D0" w:rsidRPr="00BD35D0" w:rsidRDefault="00BD35D0" w:rsidP="001F6348">
      <w:pPr>
        <w:pStyle w:val="NoSpacing"/>
        <w:jc w:val="both"/>
        <w:rPr>
          <w:lang w:val="en-GB"/>
        </w:rPr>
      </w:pPr>
    </w:p>
    <w:p w14:paraId="47BE274F" w14:textId="23246D98" w:rsidR="00B8311B" w:rsidRDefault="00036B51" w:rsidP="001F6348">
      <w:pPr>
        <w:pStyle w:val="NoSpacing"/>
        <w:jc w:val="both"/>
        <w:rPr>
          <w:lang w:val="en-US"/>
        </w:rPr>
      </w:pPr>
      <w:r>
        <w:rPr>
          <w:lang w:val="en-GB"/>
        </w:rPr>
        <w:t>W</w:t>
      </w:r>
      <w:r w:rsidR="00813D4E">
        <w:rPr>
          <w:lang w:val="en-GB"/>
        </w:rPr>
        <w:t xml:space="preserve">e expected </w:t>
      </w:r>
      <w:r w:rsidR="00813D4E" w:rsidRPr="00C85EF2">
        <w:rPr>
          <w:lang w:val="en-GB"/>
        </w:rPr>
        <w:t>t</w:t>
      </w:r>
      <w:r w:rsidR="00813D4E" w:rsidRPr="00367BBD">
        <w:rPr>
          <w:lang w:val="en-GB"/>
        </w:rPr>
        <w:t xml:space="preserve">he aggressiveness of both sexes during the nest building and the egg laying </w:t>
      </w:r>
      <w:r w:rsidR="00813D4E">
        <w:rPr>
          <w:lang w:val="en-GB"/>
        </w:rPr>
        <w:t xml:space="preserve">phase </w:t>
      </w:r>
      <w:r w:rsidR="00813D4E" w:rsidRPr="00367BBD">
        <w:rPr>
          <w:lang w:val="en-GB"/>
        </w:rPr>
        <w:t>to be positively correlated.</w:t>
      </w:r>
      <w:r w:rsidR="00813D4E" w:rsidRPr="00CD6606">
        <w:rPr>
          <w:color w:val="00B050"/>
          <w:lang w:val="en-GB"/>
        </w:rPr>
        <w:t xml:space="preserve"> </w:t>
      </w:r>
      <w:r w:rsidR="00813D4E" w:rsidRPr="009905F3">
        <w:rPr>
          <w:lang w:val="en-GB"/>
        </w:rPr>
        <w:t>Because nest defence is part of the parental investment, we predicted aggressiveness to increase with increased investment</w:t>
      </w:r>
      <w:r w:rsidR="007506CD">
        <w:rPr>
          <w:lang w:val="en-US"/>
        </w:rPr>
        <w:t>and</w:t>
      </w:r>
      <w:r>
        <w:rPr>
          <w:lang w:val="en-US"/>
        </w:rPr>
        <w:t>. Our outcome matches this hypothesis</w:t>
      </w:r>
      <w:r w:rsidR="007506CD">
        <w:rPr>
          <w:lang w:val="en-US"/>
        </w:rPr>
        <w:t xml:space="preserve"> </w:t>
      </w:r>
      <w:r>
        <w:rPr>
          <w:lang w:val="en-US"/>
        </w:rPr>
        <w:t>of</w:t>
      </w:r>
      <w:r w:rsidR="007506CD">
        <w:rPr>
          <w:lang w:val="en-US"/>
        </w:rPr>
        <w:t xml:space="preserve"> increased aggressive </w:t>
      </w:r>
      <w:proofErr w:type="spellStart"/>
      <w:r w:rsidR="007506CD">
        <w:rPr>
          <w:lang w:val="en-US"/>
        </w:rPr>
        <w:t>behaviour</w:t>
      </w:r>
      <w:proofErr w:type="spellEnd"/>
      <w:r w:rsidR="007506CD">
        <w:rPr>
          <w:lang w:val="en-US"/>
        </w:rPr>
        <w:t xml:space="preserve"> </w:t>
      </w:r>
      <w:r w:rsidR="005F3800">
        <w:rPr>
          <w:lang w:val="en-US"/>
        </w:rPr>
        <w:t xml:space="preserve">in the second nest stage (egg laying) in both sexes. </w:t>
      </w:r>
      <w:r w:rsidR="00127495">
        <w:rPr>
          <w:lang w:val="en-US"/>
        </w:rPr>
        <w:t xml:space="preserve">Our results support the idea </w:t>
      </w:r>
      <w:r w:rsidR="0088411D">
        <w:rPr>
          <w:lang w:val="en-US"/>
        </w:rPr>
        <w:t>that t</w:t>
      </w:r>
      <w:r w:rsidR="0088411D" w:rsidRPr="0088411D">
        <w:rPr>
          <w:lang w:val="en-US"/>
        </w:rPr>
        <w:t xml:space="preserve">he costs of losing </w:t>
      </w:r>
      <w:r w:rsidR="00127495">
        <w:rPr>
          <w:lang w:val="en-US"/>
        </w:rPr>
        <w:t xml:space="preserve">a breeding opportunity increases with breeding stage </w:t>
      </w:r>
      <w:r w:rsidR="00056AFC">
        <w:rPr>
          <w:lang w:val="en-US"/>
        </w:rPr>
        <w:fldChar w:fldCharType="begin" w:fldLock="1"/>
      </w:r>
      <w:r w:rsidR="00056AFC">
        <w:rPr>
          <w:lang w:val="en-US"/>
        </w:rPr>
        <w:instrText>ADDIN CSL_CITATION {"citationItems":[{"id":"ITEM-1","itemData":{"DOI":"10.1046/j.1420-9101.1990.3050375.x","ISBN":"1010-061X","ISSN":"14209101","abstract":"The Pied Flycatcher Ficedula hypoleuca and the Collared Flycatcher F. albicollis hybridize frequently on the islands of Gotland and Oland in the Baltic. Hybrids have highly reduced fertility, but introgression is likely to occur. Mating is incompletely species-assortative and mixed pairs are common. In Central Europe, Pied Flycatcher males are brown in areas of sympatry, and thus have less resemblance to the black Collared Flycatcher males. It has been suggested that females could use male colour to increase the probability of assortative mating, and hence that a speciation process by reinforcement might be taking place. However, we found no indications that the colour of male Pied Flycatchers had an influence on their risk of disassortative mating, and therefore reinforcement probably cannot explain the geographical pattern of colour variation in Pied Flycatcher males. The song and the white collar of Collard Flycatcher males are features more likely to serve in species recognition. The songs of the two species differ greatly, but in areas of sympatry, \"mixed\" singing by Pied Flycatcher males was common, and this is likely to increase the risk of hybridization. It seems that interactions between the two species are far more complex than predicted by the theory of speciation by reinforcement.","author":[{"dropping-particle":"V.","family":"Alatalo","given":"Rauno","non-dropping-particle":"","parse-names":false,"suffix":""},{"dropping-particle":"","family":"Eriksson","given":"Dag","non-dropping-particle":"","parse-names":false,"suffix":""},{"dropping-particle":"","family":"Gustafsson","given":"Lars","non-dropping-particle":"","parse-names":false,"suffix":""},{"dropping-particle":"","family":"Lundberg","given":"Arne","non-dropping-particle":"","parse-names":false,"suffix":""}],"container-title":"Journal of Evolutionary Biology","id":"ITEM-1","issue":"5-6","issued":{"date-parts":[["1990"]]},"page":"375-389","title":"Hybridization between Pied and Collared Flycatchers—sexual selection and speciation theory","type":"article-journal","volume":"3"},"uris":["http://www.mendeley.com/documents/?uuid=5a4d3fb0-9123-47fb-ac31-dec594036b94"]},{"id":"ITEM-2","itemData":{"DOI":"10.1098/rstb.2009.0306","ISBN":"0962-8436","ISSN":"0962-8436","PMID":"20439285","abstract":"Speciation in animals often requires that population divergence goes through three major evolutionary stages, i.e. ecological divergence, development of sexual isolation and the build-up of genetic incompatibility. There is theoretical consensus regarding favourable conditions required for speciation to reach its final and irreversible stage, but empirical tests remain rare. Here, we review recent research on processes of speciation, based on studies in hybrid zones between collared (Ficedula albicollis) and pied flycatchers (Ficedula hypoleuca). A major advantage of this study system is that questions concerning all three major sources of reproductive isolation and their interconnections can be addressed. We conclude that (i) ecological divergence is caused by divergence in life-history traits, (ii) females prefer mates of their own species based on differences in both plumage and song characteristics, (iii) male plumage characteristics have diverged but their song has converged in sympatry, (iv) there is genetic incompatibility in accordance with Haldane's rule, and (v) the Z-chromosome appears to be a hotspot for genes involved in sexual isolation and genetic incompatibility. We discuss how identification of the genes underlying the three major sources of reproductive isolation can be used to draw conclusions about links between the processes driving their evolution.","author":[{"dropping-particle":"","family":"Qvarnstrom","given":"A.","non-dropping-particle":"","parse-names":false,"suffix":""},{"dropping-particle":"","family":"Rice","given":"A. M.","non-dropping-particle":"","parse-names":false,"suffix":""},{"dropping-particle":"","family":"Ellegren","given":"H.","non-dropping-particle":"","parse-names":false,"suffix":""}],"container-title":"Philosophical Transactions of the Royal Society B: Biological Sciences","id":"ITEM-2","issue":"1547","issued":{"date-parts":[["2010"]]},"page":"1841-1852","title":"Speciation in Ficedula flycatchers","type":"article-journal","volume":"365"},"uris":["http://www.mendeley.com/documents/?uuid=dde89fa1-80de-4e1b-922d-a7b9159f3820"]}],"mendeley":{"formattedCitation":"(Alatalo &lt;i&gt;et al.&lt;/i&gt;, 1990; Qvarnstrom &lt;i&gt;et al.&lt;/i&gt;, 2010)","plainTextFormattedCitation":"(Alatalo et al., 1990; Qvarnstrom et al., 2010)"},"properties":{"noteIndex":0},"schema":"https://github.com/citation-style-language/schema/raw/master/csl-citation.json"}</w:instrText>
      </w:r>
      <w:r w:rsidR="00056AFC">
        <w:rPr>
          <w:lang w:val="en-US"/>
        </w:rPr>
        <w:fldChar w:fldCharType="separate"/>
      </w:r>
      <w:r w:rsidR="00056AFC" w:rsidRPr="00056AFC">
        <w:rPr>
          <w:noProof/>
          <w:lang w:val="en-US"/>
        </w:rPr>
        <w:t xml:space="preserve">(Alatalo </w:t>
      </w:r>
      <w:r w:rsidR="00056AFC" w:rsidRPr="00056AFC">
        <w:rPr>
          <w:i/>
          <w:noProof/>
          <w:lang w:val="en-US"/>
        </w:rPr>
        <w:t>et al.</w:t>
      </w:r>
      <w:r w:rsidR="00056AFC" w:rsidRPr="00056AFC">
        <w:rPr>
          <w:noProof/>
          <w:lang w:val="en-US"/>
        </w:rPr>
        <w:t xml:space="preserve">, 1990; Qvarnstrom </w:t>
      </w:r>
      <w:r w:rsidR="00056AFC" w:rsidRPr="00056AFC">
        <w:rPr>
          <w:i/>
          <w:noProof/>
          <w:lang w:val="en-US"/>
        </w:rPr>
        <w:t>et al.</w:t>
      </w:r>
      <w:r w:rsidR="00056AFC" w:rsidRPr="00056AFC">
        <w:rPr>
          <w:noProof/>
          <w:lang w:val="en-US"/>
        </w:rPr>
        <w:t>, 2010)</w:t>
      </w:r>
      <w:r w:rsidR="00056AFC">
        <w:rPr>
          <w:lang w:val="en-US"/>
        </w:rPr>
        <w:fldChar w:fldCharType="end"/>
      </w:r>
      <w:r w:rsidR="00056AFC">
        <w:rPr>
          <w:lang w:val="en-US"/>
        </w:rPr>
        <w:t>.</w:t>
      </w:r>
    </w:p>
    <w:p w14:paraId="22998D6B" w14:textId="681BF7D7" w:rsidR="00BF3710" w:rsidRDefault="00BF3710" w:rsidP="001F6348">
      <w:pPr>
        <w:pStyle w:val="NoSpacing"/>
        <w:jc w:val="both"/>
        <w:rPr>
          <w:lang w:val="en-US"/>
        </w:rPr>
      </w:pPr>
    </w:p>
    <w:p w14:paraId="134DD3C6" w14:textId="77777777" w:rsidR="00BD35D0" w:rsidRDefault="00036B51" w:rsidP="001F6348">
      <w:pPr>
        <w:pStyle w:val="NoSpacing"/>
        <w:jc w:val="both"/>
        <w:rPr>
          <w:lang w:val="en-US"/>
        </w:rPr>
      </w:pPr>
      <w:r>
        <w:rPr>
          <w:lang w:val="en-US"/>
        </w:rPr>
        <w:t xml:space="preserve">We expected that – due to similar habitat preferences – there would be competition between Flycatchers and Great Tits for nest boxes and food. </w:t>
      </w:r>
      <w:r w:rsidR="00127495">
        <w:rPr>
          <w:lang w:val="en-US"/>
        </w:rPr>
        <w:t>Yet, the outcome of the analyses with t</w:t>
      </w:r>
      <w:r w:rsidR="00931AA2">
        <w:rPr>
          <w:lang w:val="en-US"/>
        </w:rPr>
        <w:t xml:space="preserve">he </w:t>
      </w:r>
      <w:r w:rsidR="00FF6A72" w:rsidRPr="000209DC">
        <w:rPr>
          <w:lang w:val="en-US"/>
        </w:rPr>
        <w:t>environmental</w:t>
      </w:r>
      <w:r w:rsidR="00931AA2">
        <w:rPr>
          <w:lang w:val="en-US"/>
        </w:rPr>
        <w:t xml:space="preserve"> component – including Great Tits, the proportion of oaks and plot age – </w:t>
      </w:r>
      <w:r w:rsidR="00127495">
        <w:rPr>
          <w:lang w:val="en-US"/>
        </w:rPr>
        <w:t>showed</w:t>
      </w:r>
      <w:r w:rsidR="00931AA2">
        <w:rPr>
          <w:lang w:val="en-US"/>
        </w:rPr>
        <w:t xml:space="preserve"> some surprising </w:t>
      </w:r>
      <w:r w:rsidR="00127495">
        <w:rPr>
          <w:lang w:val="en-US"/>
        </w:rPr>
        <w:t>results</w:t>
      </w:r>
      <w:r w:rsidR="00931AA2">
        <w:rPr>
          <w:lang w:val="en-US"/>
        </w:rPr>
        <w:t xml:space="preserve">. </w:t>
      </w:r>
      <w:r w:rsidR="00A546A8">
        <w:rPr>
          <w:lang w:val="en-US"/>
        </w:rPr>
        <w:t>F</w:t>
      </w:r>
      <w:r w:rsidR="00FF6A72">
        <w:rPr>
          <w:lang w:val="en-US"/>
        </w:rPr>
        <w:t>irst of all</w:t>
      </w:r>
      <w:r w:rsidR="00127495">
        <w:rPr>
          <w:lang w:val="en-US"/>
        </w:rPr>
        <w:t xml:space="preserve">, we found a </w:t>
      </w:r>
      <w:r w:rsidR="00931AA2">
        <w:rPr>
          <w:lang w:val="en-US"/>
        </w:rPr>
        <w:t>negative</w:t>
      </w:r>
      <w:r w:rsidR="00127495">
        <w:rPr>
          <w:lang w:val="en-US"/>
        </w:rPr>
        <w:t xml:space="preserve">, instead of a positive, </w:t>
      </w:r>
      <w:r w:rsidR="00931AA2">
        <w:rPr>
          <w:lang w:val="en-US"/>
        </w:rPr>
        <w:t xml:space="preserve">correlation between female </w:t>
      </w:r>
      <w:r w:rsidR="00127495">
        <w:rPr>
          <w:lang w:val="en-US"/>
        </w:rPr>
        <w:t xml:space="preserve">aggressiveness </w:t>
      </w:r>
      <w:r w:rsidR="00931AA2">
        <w:rPr>
          <w:lang w:val="en-US"/>
        </w:rPr>
        <w:t xml:space="preserve">and Great Tit density. This can be explained with various </w:t>
      </w:r>
      <w:r w:rsidR="00127495">
        <w:rPr>
          <w:lang w:val="en-US"/>
        </w:rPr>
        <w:t>hypotheses</w:t>
      </w:r>
      <w:r w:rsidR="00931AA2">
        <w:rPr>
          <w:lang w:val="en-US"/>
        </w:rPr>
        <w:t xml:space="preserve">. </w:t>
      </w:r>
      <w:r w:rsidR="00127495">
        <w:rPr>
          <w:lang w:val="en-US"/>
        </w:rPr>
        <w:t>First, m</w:t>
      </w:r>
      <w:r w:rsidR="00FF6A72" w:rsidRPr="00A546A8">
        <w:rPr>
          <w:lang w:val="en-US"/>
        </w:rPr>
        <w:t xml:space="preserve">igratory birds </w:t>
      </w:r>
      <w:r w:rsidR="00FF6A72" w:rsidRPr="00A546A8">
        <w:rPr>
          <w:lang w:val="en-GB"/>
        </w:rPr>
        <w:t xml:space="preserve">are often time constraint when choosing for the best </w:t>
      </w:r>
      <w:r w:rsidR="00127495">
        <w:rPr>
          <w:lang w:val="en-GB"/>
        </w:rPr>
        <w:t xml:space="preserve">nesting </w:t>
      </w:r>
      <w:r w:rsidR="00FF6A72" w:rsidRPr="00A546A8">
        <w:rPr>
          <w:lang w:val="en-GB"/>
        </w:rPr>
        <w:t>location when they arrive at the breeding areas</w:t>
      </w:r>
      <w:r w:rsidR="00426732" w:rsidRPr="00A546A8">
        <w:rPr>
          <w:lang w:val="en-GB"/>
        </w:rPr>
        <w:t xml:space="preserve"> </w:t>
      </w:r>
      <w:r w:rsidR="00426732" w:rsidRPr="00A546A8">
        <w:rPr>
          <w:lang w:val="en-GB"/>
        </w:rPr>
        <w:fldChar w:fldCharType="begin" w:fldLock="1"/>
      </w:r>
      <w:r w:rsidR="00056AFC">
        <w:rPr>
          <w:lang w:val="en-GB"/>
        </w:rPr>
        <w:instrText>ADDIN CSL_CITATION {"citationItems":[{"id":"ITEM-1","itemData":{"DOI":"10.1002/ece3.563","ISBN":"2045-7758, 2045-7758","ISSN":"20457758","PMID":"24363908","abstract":"Gene flow through dispersal has traditionally been thought to function as a force opposing evolutionary differentiation. However, directional gene flow may actually reinforce divergence of populations in close proximity. This study doc-uments the phenotypic differentiation over more than two decades in body size (tarsus length) at a very short spatial scale (1.1 km) within a population of pied flycatchers Ficedula hypoleuca inhabiting deciduous and coniferous habitats. Unlike females, males breeding in the deciduous forest were consistently larger than those from the managed coniferous forest. This assortment by size is likely explained by preset habitat preferences leading to dominance of the largest males and exclusion of the smallest ones toward the nonpreferred coniferous forest coupled with directional dispersal. Movements of males between forests were nonrandom with respect to body size and flow rate, which might function to maintain the phenotypic variation in this heritable trait at such a small spa-tial scale. However, a deeply rooted preference for the deciduous habitat might not be in line with its quality due to the increased levels of breeding density of hole-nesting competitors therein. These results illustrate how eco-evolutionary scenarios can develop under directional gene flow over surprisingly small spatial scales. Our findings come on top of recent studies concerning new ways in which dispersal and gene flow can influence microevolution.","author":[{"dropping-particle":"","family":"Camacho","given":"Carlos","non-dropping-particle":"","parse-names":false,"suffix":""},{"dropping-particle":"","family":"Canal","given":"David","non-dropping-particle":"","parse-names":false,"suffix":""},{"dropping-particle":"","family":"Potti","given":"Jaime","non-dropping-particle":"","parse-names":false,"suffix":""}],"container-title":"Ecology and Evolution","id":"ITEM-1","issue":"14","issued":{"date-parts":[["2013"]]},"page":"4841-4848","title":"Nonrandom dispersal drives phenotypic divergence within a bird population","type":"article-journal","volume":"3"},"uris":["http://www.mendeley.com/documents/?uuid=cfc575ed-e1f0-4581-b31d-ab0f91680c84"]}],"mendeley":{"formattedCitation":"(Camacho &lt;i&gt;et al.&lt;/i&gt;, 2013)","plainTextFormattedCitation":"(Camacho et al., 2013)","previouslyFormattedCitation":"(Camacho &lt;i&gt;et al.&lt;/i&gt;, 2013)"},"properties":{"noteIndex":0},"schema":"https://github.com/citation-style-language/schema/raw/master/csl-citation.json"}</w:instrText>
      </w:r>
      <w:r w:rsidR="00426732" w:rsidRPr="00A546A8">
        <w:rPr>
          <w:lang w:val="en-GB"/>
        </w:rPr>
        <w:fldChar w:fldCharType="separate"/>
      </w:r>
      <w:r w:rsidR="00426732" w:rsidRPr="00A546A8">
        <w:rPr>
          <w:noProof/>
          <w:lang w:val="en-GB"/>
        </w:rPr>
        <w:t xml:space="preserve">(Camacho </w:t>
      </w:r>
      <w:r w:rsidR="00426732" w:rsidRPr="00A546A8">
        <w:rPr>
          <w:i/>
          <w:noProof/>
          <w:lang w:val="en-GB"/>
        </w:rPr>
        <w:t>et al.</w:t>
      </w:r>
      <w:r w:rsidR="00426732" w:rsidRPr="00A546A8">
        <w:rPr>
          <w:noProof/>
          <w:lang w:val="en-GB"/>
        </w:rPr>
        <w:t>, 2013)</w:t>
      </w:r>
      <w:r w:rsidR="00426732" w:rsidRPr="00A546A8">
        <w:rPr>
          <w:lang w:val="en-GB"/>
        </w:rPr>
        <w:fldChar w:fldCharType="end"/>
      </w:r>
      <w:r w:rsidR="00FF6A72" w:rsidRPr="00A546A8">
        <w:rPr>
          <w:lang w:val="en-GB"/>
        </w:rPr>
        <w:t>.</w:t>
      </w:r>
      <w:r w:rsidR="00BE4874">
        <w:rPr>
          <w:lang w:val="en-GB"/>
        </w:rPr>
        <w:t xml:space="preserve"> That is why some species </w:t>
      </w:r>
      <w:r w:rsidR="00BE4874" w:rsidRPr="00D07893">
        <w:rPr>
          <w:lang w:val="en-US"/>
        </w:rPr>
        <w:t>rely on the (local)</w:t>
      </w:r>
      <w:r w:rsidR="00BE4874" w:rsidRPr="00A546A8">
        <w:rPr>
          <w:lang w:val="en-US"/>
        </w:rPr>
        <w:t xml:space="preserve"> species </w:t>
      </w:r>
      <w:r w:rsidR="00BE4874" w:rsidRPr="00D07893">
        <w:rPr>
          <w:lang w:val="en-US"/>
        </w:rPr>
        <w:t xml:space="preserve">to </w:t>
      </w:r>
      <w:r w:rsidR="00BE4874">
        <w:rPr>
          <w:lang w:val="en-US"/>
        </w:rPr>
        <w:t>select</w:t>
      </w:r>
      <w:r w:rsidR="00BE4874" w:rsidRPr="00D07893">
        <w:rPr>
          <w:lang w:val="en-US"/>
        </w:rPr>
        <w:t xml:space="preserve"> the best environment</w:t>
      </w:r>
      <w:r w:rsidR="00BE4874">
        <w:rPr>
          <w:lang w:val="en-US"/>
        </w:rPr>
        <w:t xml:space="preserve"> </w:t>
      </w:r>
      <w:r w:rsidR="00BE4874">
        <w:rPr>
          <w:lang w:val="en-US"/>
        </w:rPr>
        <w:fldChar w:fldCharType="begin" w:fldLock="1"/>
      </w:r>
      <w:r w:rsidR="00056AFC">
        <w:rPr>
          <w:lang w:val="en-US"/>
        </w:rPr>
        <w:instrText>ADDIN CSL_CITATION {"citationItems":[{"id":"ITEM-1","itemData":{"DOI":"10.1111/1365-2656.12640","ISBN":"4955139574","ISSN":"13652656","abstract":"Predicting habitat quality is a major challenge for animals selecting a breeding patch, because it affects reproductive success. Breeding site selection may be based on previous experience, or on social information from the density and success of competitors with an earlier phenology. Variation in animal breeding phenology is often correlated with variation in habitat quality. Generally, animals breed earlier in high-quality habitats that allow them to reach a nutritional threshold required for breeding earlier or avoid nest predation. In addition, habitat quality may affect phenological overlap between species and thereby interspecific competition. Therefore, we hypothesized that competitor breeding phenology can be used as social cue by settling migrants to locate high-quality breeding sites. To test this hypothesis, we experimentally advanced and delayed hatching phenology of two resident tit species on the level of study plots and studied male and female settlement patterns of migratory pied flycatchers Ficedula hypoleuca. The manipulations were assigned at random in two consecutive years, and treatments were swapped between years in sites that were used in both years. In both years, males settled in equal numbers across treatments, but later arriving females avoided pairing with males in delayed phenology plots. Moreover, male pairing probability declined strongly with arrival date on the breeding grounds. Our results demonstrate that competitor phenology may be used to assess habitat quality by settling migrants, but we cannot pinpoint the exact mechanism (e.g. resource quality, predation pressure or competition) that has given rise to this pattern. In addition, we show that opposing selection pressures for arrival timing may give rise to different social information availabilities between sexes. We discuss our findings in the context of climate warming, social information use and the evolution of protandry in migratory animals.","author":[{"dropping-particle":"","family":"Samplonius","given":"Jelmer M.","non-dropping-particle":"","parse-names":false,"suffix":""},{"dropping-particle":"","family":"Both","given":"Christiaan","non-dropping-particle":"","parse-names":false,"suffix":""}],"container-title":"Journal of Animal Ecology","id":"ITEM-1","issue":"3","issued":{"date-parts":[["2017"]]},"page":"615-623","title":"Competitor phenology as a social cue in breeding site selection","type":"article-journal","volume":"86"},"uris":["http://www.mendeley.com/documents/?uuid=b3f9d9cc-7c45-4be0-825a-6fceedb7b157"]}],"mendeley":{"formattedCitation":"(Samplonius &amp; Both, 2017)","plainTextFormattedCitation":"(Samplonius &amp; Both, 2017)","previouslyFormattedCitation":"(Samplonius &amp; Both, 2017)"},"properties":{"noteIndex":0},"schema":"https://github.com/citation-style-language/schema/raw/master/csl-citation.json"}</w:instrText>
      </w:r>
      <w:r w:rsidR="00BE4874">
        <w:rPr>
          <w:lang w:val="en-US"/>
        </w:rPr>
        <w:fldChar w:fldCharType="separate"/>
      </w:r>
      <w:r w:rsidR="00BE4874" w:rsidRPr="008D231D">
        <w:rPr>
          <w:noProof/>
          <w:lang w:val="en-US"/>
        </w:rPr>
        <w:t>(Samplonius &amp; Both, 2017)</w:t>
      </w:r>
      <w:r w:rsidR="00BE4874">
        <w:rPr>
          <w:lang w:val="en-US"/>
        </w:rPr>
        <w:fldChar w:fldCharType="end"/>
      </w:r>
      <w:r w:rsidR="00BE4874" w:rsidRPr="00D07893">
        <w:rPr>
          <w:lang w:val="en-US"/>
        </w:rPr>
        <w:t xml:space="preserve">. </w:t>
      </w:r>
      <w:r w:rsidR="00BE4874">
        <w:rPr>
          <w:lang w:val="en-GB"/>
        </w:rPr>
        <w:t xml:space="preserve">Usually, </w:t>
      </w:r>
      <w:r w:rsidR="00FF6A72" w:rsidRPr="00A546A8">
        <w:rPr>
          <w:lang w:val="en-GB"/>
        </w:rPr>
        <w:t>males</w:t>
      </w:r>
      <w:r w:rsidR="00426732" w:rsidRPr="00A546A8">
        <w:rPr>
          <w:lang w:val="en-GB"/>
        </w:rPr>
        <w:t xml:space="preserve"> </w:t>
      </w:r>
      <w:r w:rsidR="00426732" w:rsidRPr="00D07893">
        <w:rPr>
          <w:lang w:val="en-US"/>
        </w:rPr>
        <w:t xml:space="preserve">arrive 2 weeks before the female and choose a </w:t>
      </w:r>
      <w:r w:rsidR="00426732">
        <w:rPr>
          <w:lang w:val="en-US"/>
        </w:rPr>
        <w:t>place to settle</w:t>
      </w:r>
      <w:r w:rsidR="00127495">
        <w:rPr>
          <w:lang w:val="en-US"/>
        </w:rPr>
        <w:t xml:space="preserve"> partly based on the distribution of their main competitor, the </w:t>
      </w:r>
      <w:r w:rsidR="00E11142">
        <w:rPr>
          <w:lang w:val="en-US"/>
        </w:rPr>
        <w:t>G</w:t>
      </w:r>
      <w:r w:rsidR="00127495">
        <w:rPr>
          <w:lang w:val="en-US"/>
        </w:rPr>
        <w:t xml:space="preserve">reat </w:t>
      </w:r>
      <w:r w:rsidR="00E11142">
        <w:rPr>
          <w:lang w:val="en-US"/>
        </w:rPr>
        <w:t>T</w:t>
      </w:r>
      <w:r w:rsidR="00127495">
        <w:rPr>
          <w:lang w:val="en-US"/>
        </w:rPr>
        <w:t xml:space="preserve">its </w:t>
      </w:r>
      <w:r w:rsidR="00426732">
        <w:rPr>
          <w:lang w:val="en-US"/>
        </w:rPr>
        <w:fldChar w:fldCharType="begin" w:fldLock="1"/>
      </w:r>
      <w:r w:rsidR="00056AFC">
        <w:rPr>
          <w:lang w:val="en-US"/>
        </w:rPr>
        <w:instrText>ADDIN CSL_CITATION {"citationItems":[{"id":"ITEM-1","itemData":{"author":[{"dropping-particle":"","family":"Slagsvold","given":"Tore","non-dropping-particle":"","parse-names":false,"suffix":""}],"container-title":"Scandinavian Journal of Ornithology","id":"ITEM-1","issue":"2","issued":{"date-parts":[["1975"]]},"page":"179-190","title":"Competition between the Great Tit Parus major and the Pied Flycatcher Ficedula hypoleuca in the Breeding Season","type":"article-journal","volume":"6"},"uris":["http://www.mendeley.com/documents/?uuid=d816041a-876f-40b3-86e7-3cb7051d6c5c"]}],"mendeley":{"formattedCitation":"(Slagsvold, 1975)","plainTextFormattedCitation":"(Slagsvold, 1975)","previouslyFormattedCitation":"(Slagsvold, 1975)"},"properties":{"noteIndex":0},"schema":"https://github.com/citation-style-language/schema/raw/master/csl-citation.json"}</w:instrText>
      </w:r>
      <w:r w:rsidR="00426732">
        <w:rPr>
          <w:lang w:val="en-US"/>
        </w:rPr>
        <w:fldChar w:fldCharType="separate"/>
      </w:r>
      <w:r w:rsidR="00426732" w:rsidRPr="00FF6A72">
        <w:rPr>
          <w:noProof/>
          <w:lang w:val="en-US"/>
        </w:rPr>
        <w:t>(Slagsvold, 1975)</w:t>
      </w:r>
      <w:r w:rsidR="00426732">
        <w:rPr>
          <w:lang w:val="en-US"/>
        </w:rPr>
        <w:fldChar w:fldCharType="end"/>
      </w:r>
      <w:r w:rsidR="00426732" w:rsidRPr="00D07893">
        <w:rPr>
          <w:lang w:val="en-US"/>
        </w:rPr>
        <w:t xml:space="preserve">. </w:t>
      </w:r>
      <w:r w:rsidR="00127495">
        <w:rPr>
          <w:lang w:val="en-US"/>
        </w:rPr>
        <w:t xml:space="preserve">However, this year </w:t>
      </w:r>
      <w:r w:rsidR="00E11142">
        <w:rPr>
          <w:lang w:val="en-US"/>
        </w:rPr>
        <w:t>G</w:t>
      </w:r>
      <w:r w:rsidR="00127495">
        <w:rPr>
          <w:lang w:val="en-US"/>
        </w:rPr>
        <w:t xml:space="preserve">reat </w:t>
      </w:r>
      <w:r w:rsidR="00E11142">
        <w:rPr>
          <w:lang w:val="en-US"/>
        </w:rPr>
        <w:t>T</w:t>
      </w:r>
      <w:r w:rsidR="00127495">
        <w:rPr>
          <w:lang w:val="en-US"/>
        </w:rPr>
        <w:t>its bred relatively late and thus when males arrive</w:t>
      </w:r>
      <w:r w:rsidR="00BE4874">
        <w:rPr>
          <w:lang w:val="en-US"/>
        </w:rPr>
        <w:t>d</w:t>
      </w:r>
      <w:r w:rsidR="00127495">
        <w:rPr>
          <w:lang w:val="en-US"/>
        </w:rPr>
        <w:t xml:space="preserve"> </w:t>
      </w:r>
      <w:r w:rsidR="00463FB7">
        <w:rPr>
          <w:lang w:val="en-US"/>
        </w:rPr>
        <w:t>information o</w:t>
      </w:r>
      <w:r w:rsidR="00BE4874">
        <w:rPr>
          <w:lang w:val="en-US"/>
        </w:rPr>
        <w:t>n</w:t>
      </w:r>
      <w:r w:rsidR="00463FB7">
        <w:rPr>
          <w:lang w:val="en-US"/>
        </w:rPr>
        <w:t xml:space="preserve"> </w:t>
      </w:r>
      <w:r w:rsidR="00E11142">
        <w:rPr>
          <w:lang w:val="en-US"/>
        </w:rPr>
        <w:t>T</w:t>
      </w:r>
      <w:r w:rsidR="00463FB7">
        <w:rPr>
          <w:lang w:val="en-US"/>
        </w:rPr>
        <w:t xml:space="preserve">it settlement and performance may have not been available yet. </w:t>
      </w:r>
      <w:r w:rsidR="00426732">
        <w:rPr>
          <w:lang w:val="en-US"/>
        </w:rPr>
        <w:t>This might result in male Flycatchers</w:t>
      </w:r>
      <w:r w:rsidR="00426732" w:rsidRPr="00D07893">
        <w:rPr>
          <w:lang w:val="en-US"/>
        </w:rPr>
        <w:t xml:space="preserve"> choos</w:t>
      </w:r>
      <w:r w:rsidR="00426732">
        <w:rPr>
          <w:lang w:val="en-US"/>
        </w:rPr>
        <w:t xml:space="preserve">ing the first box they </w:t>
      </w:r>
      <w:r w:rsidR="00426732" w:rsidRPr="00A546A8">
        <w:rPr>
          <w:lang w:val="en-US"/>
        </w:rPr>
        <w:t>encounter</w:t>
      </w:r>
      <w:r w:rsidR="00426732">
        <w:rPr>
          <w:lang w:val="en-US"/>
        </w:rPr>
        <w:t xml:space="preserve">. </w:t>
      </w:r>
      <w:r w:rsidR="00931AA2">
        <w:rPr>
          <w:lang w:val="en-US"/>
        </w:rPr>
        <w:t xml:space="preserve">This way there is </w:t>
      </w:r>
      <w:r w:rsidR="00931AA2" w:rsidRPr="00D07893">
        <w:rPr>
          <w:lang w:val="en-US"/>
        </w:rPr>
        <w:t xml:space="preserve">no selection </w:t>
      </w:r>
      <w:r w:rsidR="00931AA2" w:rsidRPr="00A546A8">
        <w:rPr>
          <w:lang w:val="en-US"/>
        </w:rPr>
        <w:t xml:space="preserve">on </w:t>
      </w:r>
      <w:r w:rsidR="00426732" w:rsidRPr="00A546A8">
        <w:rPr>
          <w:lang w:val="en-US"/>
        </w:rPr>
        <w:t>habitat</w:t>
      </w:r>
      <w:r w:rsidR="00931AA2">
        <w:rPr>
          <w:lang w:val="en-US"/>
        </w:rPr>
        <w:t xml:space="preserve">, </w:t>
      </w:r>
      <w:r w:rsidR="00931AA2" w:rsidRPr="00D07893">
        <w:rPr>
          <w:lang w:val="en-US"/>
        </w:rPr>
        <w:t xml:space="preserve">competition or food. </w:t>
      </w:r>
      <w:r w:rsidR="00BE4874">
        <w:rPr>
          <w:lang w:val="en-US"/>
        </w:rPr>
        <w:t>In contrast, w</w:t>
      </w:r>
      <w:r w:rsidR="00426732" w:rsidRPr="00A546A8">
        <w:rPr>
          <w:lang w:val="en-US"/>
        </w:rPr>
        <w:t xml:space="preserve">hen the females </w:t>
      </w:r>
      <w:r w:rsidR="003A5C64" w:rsidRPr="00A546A8">
        <w:rPr>
          <w:lang w:val="en-US"/>
        </w:rPr>
        <w:t>arrive</w:t>
      </w:r>
      <w:r w:rsidR="00BE4874">
        <w:rPr>
          <w:lang w:val="en-US"/>
        </w:rPr>
        <w:t>d</w:t>
      </w:r>
      <w:r w:rsidR="003A5C64" w:rsidRPr="00A546A8">
        <w:rPr>
          <w:lang w:val="en-US"/>
        </w:rPr>
        <w:t>,</w:t>
      </w:r>
      <w:r w:rsidR="00426732" w:rsidRPr="00A546A8">
        <w:rPr>
          <w:lang w:val="en-US"/>
        </w:rPr>
        <w:t xml:space="preserve"> </w:t>
      </w:r>
      <w:r w:rsidR="000B66B4">
        <w:rPr>
          <w:lang w:val="en-US"/>
        </w:rPr>
        <w:t>T</w:t>
      </w:r>
      <w:r w:rsidR="00BE4874">
        <w:rPr>
          <w:lang w:val="en-US"/>
        </w:rPr>
        <w:t>its started breeding and thus females may have</w:t>
      </w:r>
      <w:r w:rsidR="00931AA2">
        <w:rPr>
          <w:lang w:val="en-US"/>
        </w:rPr>
        <w:t xml:space="preserve"> pick</w:t>
      </w:r>
      <w:r w:rsidR="00BE4874">
        <w:rPr>
          <w:lang w:val="en-US"/>
        </w:rPr>
        <w:t>ed</w:t>
      </w:r>
      <w:r w:rsidR="00931AA2" w:rsidRPr="00D07893">
        <w:rPr>
          <w:lang w:val="en-US"/>
        </w:rPr>
        <w:t xml:space="preserve"> </w:t>
      </w:r>
      <w:r w:rsidR="00931AA2">
        <w:rPr>
          <w:lang w:val="en-US"/>
        </w:rPr>
        <w:t>a</w:t>
      </w:r>
      <w:r w:rsidR="00931AA2" w:rsidRPr="00D07893">
        <w:rPr>
          <w:lang w:val="en-US"/>
        </w:rPr>
        <w:t xml:space="preserve"> male </w:t>
      </w:r>
      <w:r w:rsidR="00931AA2">
        <w:rPr>
          <w:lang w:val="en-US"/>
        </w:rPr>
        <w:t xml:space="preserve">present in high </w:t>
      </w:r>
      <w:r w:rsidR="000B66B4">
        <w:rPr>
          <w:lang w:val="en-US"/>
        </w:rPr>
        <w:t>G</w:t>
      </w:r>
      <w:r w:rsidR="00BE4874">
        <w:rPr>
          <w:lang w:val="en-US"/>
        </w:rPr>
        <w:t xml:space="preserve">reat </w:t>
      </w:r>
      <w:r w:rsidR="000B66B4">
        <w:rPr>
          <w:lang w:val="en-US"/>
        </w:rPr>
        <w:t>T</w:t>
      </w:r>
      <w:r w:rsidR="00BE4874">
        <w:rPr>
          <w:lang w:val="en-US"/>
        </w:rPr>
        <w:t xml:space="preserve">it </w:t>
      </w:r>
      <w:r w:rsidR="00931AA2">
        <w:rPr>
          <w:lang w:val="en-US"/>
        </w:rPr>
        <w:t xml:space="preserve">density </w:t>
      </w:r>
      <w:r w:rsidR="00BE4874">
        <w:rPr>
          <w:lang w:val="en-US"/>
        </w:rPr>
        <w:t>areas</w:t>
      </w:r>
      <w:r w:rsidR="008A3138">
        <w:rPr>
          <w:lang w:val="en-US"/>
        </w:rPr>
        <w:t xml:space="preserve"> because </w:t>
      </w:r>
      <w:r w:rsidR="000B66B4">
        <w:rPr>
          <w:lang w:val="en-US"/>
        </w:rPr>
        <w:t>the Tits provide them with information about the environment</w:t>
      </w:r>
      <w:r w:rsidR="00931AA2" w:rsidRPr="00D07893">
        <w:rPr>
          <w:lang w:val="en-US"/>
        </w:rPr>
        <w:t>.</w:t>
      </w:r>
      <w:r w:rsidR="000B66B4">
        <w:rPr>
          <w:lang w:val="en-US"/>
        </w:rPr>
        <w:t xml:space="preserve"> However, then there is a high density of Tits in one area, it immediately means that there is less space for male Flycatchers to settle. </w:t>
      </w:r>
      <w:r w:rsidR="00F254A2">
        <w:rPr>
          <w:lang w:val="en-US"/>
        </w:rPr>
        <w:t>Thus,</w:t>
      </w:r>
      <w:r w:rsidR="000B66B4">
        <w:rPr>
          <w:lang w:val="en-US"/>
        </w:rPr>
        <w:t xml:space="preserve"> when females choose a male at a low density Tit area, it will probably be more aggressive due to competition for a male.</w:t>
      </w:r>
      <w:r w:rsidR="00931AA2" w:rsidRPr="00D07893">
        <w:rPr>
          <w:lang w:val="en-US"/>
        </w:rPr>
        <w:t xml:space="preserve"> </w:t>
      </w:r>
    </w:p>
    <w:p w14:paraId="57B98DD6" w14:textId="427B67E7" w:rsidR="00931AA2" w:rsidRDefault="0027584F" w:rsidP="001F6348">
      <w:pPr>
        <w:pStyle w:val="NoSpacing"/>
        <w:jc w:val="both"/>
        <w:rPr>
          <w:lang w:val="en-US"/>
        </w:rPr>
      </w:pPr>
      <w:r>
        <w:rPr>
          <w:lang w:val="en-US"/>
        </w:rPr>
        <w:t xml:space="preserve">Furthermore, </w:t>
      </w:r>
      <w:r w:rsidRPr="00A546A8">
        <w:rPr>
          <w:lang w:val="en-US"/>
        </w:rPr>
        <w:t xml:space="preserve">recent </w:t>
      </w:r>
      <w:r w:rsidR="00712FA7" w:rsidRPr="00A546A8">
        <w:rPr>
          <w:lang w:val="en-US"/>
        </w:rPr>
        <w:t xml:space="preserve">unpublished data on the amount of </w:t>
      </w:r>
      <w:r w:rsidRPr="00A546A8">
        <w:rPr>
          <w:lang w:val="en-US"/>
        </w:rPr>
        <w:t xml:space="preserve">caterpillar droppings under oaks </w:t>
      </w:r>
      <w:r w:rsidR="00C12FA8" w:rsidRPr="00A546A8">
        <w:rPr>
          <w:lang w:val="en-US"/>
        </w:rPr>
        <w:t>indicates that there are four times more caterpillars this year</w:t>
      </w:r>
      <w:r w:rsidR="00955576" w:rsidRPr="00A546A8">
        <w:rPr>
          <w:lang w:val="en-US"/>
        </w:rPr>
        <w:t xml:space="preserve"> in </w:t>
      </w:r>
      <w:proofErr w:type="spellStart"/>
      <w:r w:rsidR="00955576" w:rsidRPr="00A546A8">
        <w:rPr>
          <w:lang w:val="en-US"/>
        </w:rPr>
        <w:t>Dwingelderveld</w:t>
      </w:r>
      <w:proofErr w:type="spellEnd"/>
      <w:r w:rsidR="00955576" w:rsidRPr="00A546A8">
        <w:rPr>
          <w:lang w:val="en-US"/>
        </w:rPr>
        <w:t xml:space="preserve"> (Both, 2018 unpublished data).</w:t>
      </w:r>
      <w:r w:rsidR="00C12FA8" w:rsidRPr="00A546A8">
        <w:rPr>
          <w:lang w:val="en-US"/>
        </w:rPr>
        <w:t xml:space="preserve"> </w:t>
      </w:r>
      <w:r w:rsidR="00931AA2">
        <w:rPr>
          <w:lang w:val="en-US"/>
        </w:rPr>
        <w:t>This could cause the male to not see plot differen</w:t>
      </w:r>
      <w:r w:rsidR="008A3138">
        <w:rPr>
          <w:lang w:val="en-US"/>
        </w:rPr>
        <w:t>ces</w:t>
      </w:r>
      <w:r w:rsidR="00931AA2">
        <w:rPr>
          <w:lang w:val="en-US"/>
        </w:rPr>
        <w:t xml:space="preserve"> but just pick any nest box because every box is in an environment with good food availability. This </w:t>
      </w:r>
      <w:r w:rsidR="00A546A8">
        <w:rPr>
          <w:lang w:val="en-US"/>
        </w:rPr>
        <w:t xml:space="preserve">might </w:t>
      </w:r>
      <w:r w:rsidR="00931AA2">
        <w:rPr>
          <w:lang w:val="en-US"/>
        </w:rPr>
        <w:t>immediately</w:t>
      </w:r>
      <w:r w:rsidR="00C12FA8" w:rsidRPr="00C12FA8">
        <w:rPr>
          <w:color w:val="FF0000"/>
          <w:lang w:val="en-US"/>
        </w:rPr>
        <w:t xml:space="preserve"> </w:t>
      </w:r>
      <w:r w:rsidR="00C12FA8">
        <w:rPr>
          <w:lang w:val="en-US"/>
        </w:rPr>
        <w:t xml:space="preserve">explain </w:t>
      </w:r>
      <w:r w:rsidR="00931AA2">
        <w:rPr>
          <w:lang w:val="en-US"/>
        </w:rPr>
        <w:t xml:space="preserve">why there is no significant difference in aggressiveness between the old and new plots. The female then chooses a male </w:t>
      </w:r>
      <w:r w:rsidR="00DB1FFE">
        <w:rPr>
          <w:lang w:val="en-US"/>
        </w:rPr>
        <w:t xml:space="preserve">probably by looking at Great Tit densities. </w:t>
      </w:r>
    </w:p>
    <w:p w14:paraId="4CD5CE6E" w14:textId="415D3EF7" w:rsidR="00A546A8" w:rsidRDefault="00A546A8" w:rsidP="001F6348">
      <w:pPr>
        <w:pStyle w:val="NoSpacing"/>
        <w:jc w:val="both"/>
        <w:rPr>
          <w:color w:val="FF0000"/>
          <w:lang w:val="en-US"/>
        </w:rPr>
      </w:pPr>
    </w:p>
    <w:p w14:paraId="37BA1CD8" w14:textId="4F770DC7" w:rsidR="006E6F86" w:rsidRDefault="008A3138" w:rsidP="001F6348">
      <w:pPr>
        <w:pStyle w:val="NoSpacing"/>
        <w:jc w:val="both"/>
        <w:rPr>
          <w:lang w:val="en-US"/>
        </w:rPr>
      </w:pPr>
      <w:r>
        <w:rPr>
          <w:lang w:val="en-US"/>
        </w:rPr>
        <w:t xml:space="preserve">To study the link between level of </w:t>
      </w:r>
      <w:r w:rsidR="00A546A8" w:rsidRPr="00A546A8">
        <w:rPr>
          <w:lang w:val="en-US"/>
        </w:rPr>
        <w:t xml:space="preserve">aggressiveness </w:t>
      </w:r>
      <w:r>
        <w:rPr>
          <w:lang w:val="en-US"/>
        </w:rPr>
        <w:t xml:space="preserve">and </w:t>
      </w:r>
      <w:r w:rsidR="00A546A8" w:rsidRPr="00A546A8">
        <w:rPr>
          <w:lang w:val="en-US"/>
        </w:rPr>
        <w:t>fitness</w:t>
      </w:r>
      <w:r>
        <w:rPr>
          <w:lang w:val="en-US"/>
        </w:rPr>
        <w:t xml:space="preserve">, we examined variation in three fitness proxies: </w:t>
      </w:r>
      <w:r w:rsidR="00A546A8" w:rsidRPr="00A546A8">
        <w:rPr>
          <w:lang w:val="en-US"/>
        </w:rPr>
        <w:t xml:space="preserve"> </w:t>
      </w:r>
      <w:r w:rsidR="00A546A8">
        <w:rPr>
          <w:lang w:val="en-US"/>
        </w:rPr>
        <w:t xml:space="preserve">settlement success, </w:t>
      </w:r>
      <w:r>
        <w:rPr>
          <w:lang w:val="en-US"/>
        </w:rPr>
        <w:t>lay</w:t>
      </w:r>
      <w:r w:rsidR="00A546A8">
        <w:rPr>
          <w:lang w:val="en-US"/>
        </w:rPr>
        <w:t xml:space="preserve"> day and clutch size</w:t>
      </w:r>
      <w:r w:rsidR="00C41318">
        <w:rPr>
          <w:lang w:val="en-US"/>
        </w:rPr>
        <w:t xml:space="preserve">. These </w:t>
      </w:r>
      <w:r>
        <w:rPr>
          <w:lang w:val="en-US"/>
        </w:rPr>
        <w:t xml:space="preserve">analyses </w:t>
      </w:r>
      <w:r w:rsidR="00C41318">
        <w:rPr>
          <w:lang w:val="en-US"/>
        </w:rPr>
        <w:t xml:space="preserve">again gave surprising outcomes. </w:t>
      </w:r>
      <w:r w:rsidR="006E6F86">
        <w:rPr>
          <w:lang w:val="en-US"/>
        </w:rPr>
        <w:t xml:space="preserve">First, we did not find that </w:t>
      </w:r>
      <w:r w:rsidR="00C41318">
        <w:rPr>
          <w:lang w:val="en-US"/>
        </w:rPr>
        <w:t xml:space="preserve">settlement success </w:t>
      </w:r>
      <w:r w:rsidR="006E6F86">
        <w:rPr>
          <w:lang w:val="en-US"/>
        </w:rPr>
        <w:t>was</w:t>
      </w:r>
      <w:r w:rsidR="00C41318">
        <w:rPr>
          <w:lang w:val="en-US"/>
        </w:rPr>
        <w:t xml:space="preserve"> </w:t>
      </w:r>
      <w:r w:rsidR="006E6F86">
        <w:rPr>
          <w:lang w:val="en-US"/>
        </w:rPr>
        <w:t>related to</w:t>
      </w:r>
      <w:r w:rsidR="00C41318">
        <w:rPr>
          <w:lang w:val="en-US"/>
        </w:rPr>
        <w:t xml:space="preserve"> the level of aggressiveness.</w:t>
      </w:r>
      <w:r w:rsidR="00DB1FFE">
        <w:rPr>
          <w:lang w:val="en-US"/>
        </w:rPr>
        <w:t xml:space="preserve"> There was no variation present among individuals in settlement success, thus this trait is not a good fitness proxy.</w:t>
      </w:r>
      <w:r w:rsidR="00C41318">
        <w:rPr>
          <w:lang w:val="en-US"/>
        </w:rPr>
        <w:t xml:space="preserve"> Hence, settlement success might be explained by a personality trait other than aggressiveness. </w:t>
      </w:r>
      <w:r w:rsidR="006E6F86">
        <w:rPr>
          <w:lang w:val="en-US"/>
        </w:rPr>
        <w:t xml:space="preserve">Second, we </w:t>
      </w:r>
      <w:r w:rsidR="00036B51">
        <w:rPr>
          <w:lang w:val="en-US"/>
        </w:rPr>
        <w:t xml:space="preserve">expected that more aggressive individuals would have a later first lay day than non-aggressive or intermediate individuals. However, we found no significant effect between the first egg day and aggressiveness. Third, we expected </w:t>
      </w:r>
      <w:r w:rsidR="00F71DBA">
        <w:rPr>
          <w:lang w:val="en-US"/>
        </w:rPr>
        <w:t xml:space="preserve">that the more aggressive individuals would have a smaller clutch size because of a high energy cost in being aggressive. Our results indeed show this, including a decreased clutch size when individuals are non-aggressive. </w:t>
      </w:r>
    </w:p>
    <w:p w14:paraId="40F51565" w14:textId="77777777" w:rsidR="00BD35D0" w:rsidRDefault="00BD35D0" w:rsidP="001F6348">
      <w:pPr>
        <w:spacing w:after="0"/>
        <w:jc w:val="both"/>
        <w:rPr>
          <w:lang w:val="en-US"/>
        </w:rPr>
        <w:sectPr w:rsidR="00BD35D0" w:rsidSect="00295F91">
          <w:type w:val="continuous"/>
          <w:pgSz w:w="11906" w:h="16838"/>
          <w:pgMar w:top="1440" w:right="1440" w:bottom="1440" w:left="1440" w:header="708" w:footer="708" w:gutter="0"/>
          <w:cols w:num="2" w:space="708"/>
          <w:docGrid w:linePitch="360"/>
        </w:sectPr>
      </w:pPr>
    </w:p>
    <w:p w14:paraId="60AA5AFF" w14:textId="7641A4C6" w:rsidR="00BD35D0" w:rsidRDefault="00F71DBA" w:rsidP="001F6348">
      <w:pPr>
        <w:spacing w:after="0"/>
        <w:jc w:val="both"/>
        <w:rPr>
          <w:lang w:val="en-GB"/>
        </w:rPr>
      </w:pPr>
      <w:r>
        <w:rPr>
          <w:lang w:val="en-US"/>
        </w:rPr>
        <w:lastRenderedPageBreak/>
        <w:t>So, w</w:t>
      </w:r>
      <w:r w:rsidR="00273DFA">
        <w:rPr>
          <w:lang w:val="en-US"/>
        </w:rPr>
        <w:t>hen an individual is too aggressive, it will</w:t>
      </w:r>
      <w:r w:rsidR="006E6F86">
        <w:rPr>
          <w:lang w:val="en-US"/>
        </w:rPr>
        <w:t xml:space="preserve"> use</w:t>
      </w:r>
      <w:r w:rsidR="00273DFA">
        <w:rPr>
          <w:lang w:val="en-US"/>
        </w:rPr>
        <w:t xml:space="preserve"> a lot of energy that cannot be </w:t>
      </w:r>
      <w:r w:rsidR="006E6F86">
        <w:rPr>
          <w:lang w:val="en-US"/>
        </w:rPr>
        <w:t>invested into</w:t>
      </w:r>
      <w:r w:rsidR="00273DFA">
        <w:rPr>
          <w:lang w:val="en-US"/>
        </w:rPr>
        <w:t xml:space="preserve"> reproduction. However, </w:t>
      </w:r>
      <w:r w:rsidR="006E6F86">
        <w:rPr>
          <w:lang w:val="en-US"/>
        </w:rPr>
        <w:t>w</w:t>
      </w:r>
      <w:r w:rsidR="00273DFA">
        <w:rPr>
          <w:lang w:val="en-US"/>
        </w:rPr>
        <w:t xml:space="preserve">hen an individual is not aggressive </w:t>
      </w:r>
      <w:r w:rsidR="006E6F86">
        <w:rPr>
          <w:lang w:val="en-US"/>
        </w:rPr>
        <w:t>enough</w:t>
      </w:r>
      <w:r w:rsidR="00273DFA">
        <w:rPr>
          <w:lang w:val="en-US"/>
        </w:rPr>
        <w:t xml:space="preserve">, it might </w:t>
      </w:r>
      <w:r w:rsidR="004B1A71">
        <w:rPr>
          <w:lang w:val="en-US"/>
        </w:rPr>
        <w:t>lose</w:t>
      </w:r>
      <w:r w:rsidR="00273DFA">
        <w:rPr>
          <w:lang w:val="en-US"/>
        </w:rPr>
        <w:t xml:space="preserve"> the competition with other birds over food and habitat</w:t>
      </w:r>
      <w:r w:rsidR="006E6F86">
        <w:rPr>
          <w:lang w:val="en-US"/>
        </w:rPr>
        <w:t xml:space="preserve">, thereby reducing </w:t>
      </w:r>
      <w:r w:rsidR="00273DFA">
        <w:rPr>
          <w:lang w:val="en-US"/>
        </w:rPr>
        <w:t>its reproductive success</w:t>
      </w:r>
      <w:r w:rsidR="00273DFA" w:rsidRPr="00273DFA">
        <w:rPr>
          <w:lang w:val="en-GB"/>
        </w:rPr>
        <w:t xml:space="preserve">. </w:t>
      </w:r>
      <w:r>
        <w:rPr>
          <w:lang w:val="en-US"/>
        </w:rPr>
        <w:t>To conclude</w:t>
      </w:r>
      <w:r w:rsidR="00FA10B9">
        <w:rPr>
          <w:lang w:val="en-US"/>
        </w:rPr>
        <w:t>, the</w:t>
      </w:r>
      <w:r w:rsidR="006E6F86">
        <w:rPr>
          <w:lang w:val="en-US"/>
        </w:rPr>
        <w:t xml:space="preserve"> clutch size analysis revealed that there might be an optimal level of aggression that confers the highest fitness since intermediate female</w:t>
      </w:r>
      <w:r w:rsidR="0040404F">
        <w:rPr>
          <w:lang w:val="en-US"/>
        </w:rPr>
        <w:t>s</w:t>
      </w:r>
      <w:r w:rsidR="006E6F86">
        <w:rPr>
          <w:lang w:val="en-US"/>
        </w:rPr>
        <w:t xml:space="preserve"> laid the largest clutches.</w:t>
      </w:r>
      <w:r w:rsidR="008C3311">
        <w:rPr>
          <w:lang w:val="en-US"/>
        </w:rPr>
        <w:t xml:space="preserve"> </w:t>
      </w:r>
      <w:r w:rsidR="00FA10B9">
        <w:rPr>
          <w:lang w:val="en-GB"/>
        </w:rPr>
        <w:t xml:space="preserve">However, </w:t>
      </w:r>
      <w:r w:rsidR="0040404F">
        <w:rPr>
          <w:lang w:val="en-GB"/>
        </w:rPr>
        <w:t>to conclude that there exists an optimal aggressive phenotype in our female population, long term fitness proxies should be u</w:t>
      </w:r>
      <w:r w:rsidR="00A15604">
        <w:rPr>
          <w:lang w:val="en-GB"/>
        </w:rPr>
        <w:t>sed.</w:t>
      </w:r>
      <w:bookmarkStart w:id="1" w:name="_GoBack"/>
      <w:bookmarkEnd w:id="1"/>
      <w:r w:rsidR="00BD35D0">
        <w:rPr>
          <w:lang w:val="en-GB"/>
        </w:rPr>
        <w:t xml:space="preserve"> </w:t>
      </w:r>
    </w:p>
    <w:p w14:paraId="05B2A28C" w14:textId="50201710" w:rsidR="00F71DBA" w:rsidRPr="00F71DBA" w:rsidRDefault="00F71DBA" w:rsidP="001F6348">
      <w:pPr>
        <w:spacing w:after="0"/>
        <w:jc w:val="both"/>
        <w:rPr>
          <w:lang w:val="en-GB"/>
        </w:rPr>
      </w:pPr>
      <w:r>
        <w:rPr>
          <w:lang w:val="en-GB"/>
        </w:rPr>
        <w:t>So, in conclusion, there were s</w:t>
      </w:r>
      <w:r w:rsidRPr="00F71DBA">
        <w:rPr>
          <w:lang w:val="en-GB"/>
        </w:rPr>
        <w:t>ignificant effect</w:t>
      </w:r>
      <w:r>
        <w:rPr>
          <w:lang w:val="en-GB"/>
        </w:rPr>
        <w:t>s</w:t>
      </w:r>
      <w:r w:rsidRPr="00F71DBA">
        <w:rPr>
          <w:lang w:val="en-GB"/>
        </w:rPr>
        <w:t xml:space="preserve"> </w:t>
      </w:r>
      <w:r>
        <w:rPr>
          <w:lang w:val="en-GB"/>
        </w:rPr>
        <w:t xml:space="preserve">found </w:t>
      </w:r>
      <w:r w:rsidRPr="00F71DBA">
        <w:rPr>
          <w:lang w:val="en-GB"/>
        </w:rPr>
        <w:t>of aggressiveness</w:t>
      </w:r>
      <w:r>
        <w:rPr>
          <w:lang w:val="en-GB"/>
        </w:rPr>
        <w:t xml:space="preserve"> on nest stage and</w:t>
      </w:r>
      <w:r w:rsidRPr="00F71DBA">
        <w:rPr>
          <w:lang w:val="en-GB"/>
        </w:rPr>
        <w:t xml:space="preserve"> clutch size. </w:t>
      </w:r>
      <w:r>
        <w:rPr>
          <w:lang w:val="en-GB"/>
        </w:rPr>
        <w:t>Furthermore, a surprising n</w:t>
      </w:r>
      <w:r w:rsidRPr="00F71DBA">
        <w:rPr>
          <w:lang w:val="en-GB"/>
        </w:rPr>
        <w:t xml:space="preserve">egative correlation </w:t>
      </w:r>
      <w:r>
        <w:rPr>
          <w:lang w:val="en-GB"/>
        </w:rPr>
        <w:t xml:space="preserve">(instead of positive) had been observed between the </w:t>
      </w:r>
      <w:r w:rsidRPr="00F71DBA">
        <w:rPr>
          <w:lang w:val="en-GB"/>
        </w:rPr>
        <w:t>G</w:t>
      </w:r>
      <w:r>
        <w:rPr>
          <w:lang w:val="en-GB"/>
        </w:rPr>
        <w:t>reat Tit</w:t>
      </w:r>
      <w:r w:rsidRPr="00F71DBA">
        <w:rPr>
          <w:lang w:val="en-GB"/>
        </w:rPr>
        <w:t xml:space="preserve"> density </w:t>
      </w:r>
      <w:r>
        <w:rPr>
          <w:lang w:val="en-GB"/>
        </w:rPr>
        <w:t>and the</w:t>
      </w:r>
      <w:r w:rsidRPr="00F71DBA">
        <w:rPr>
          <w:lang w:val="en-GB"/>
        </w:rPr>
        <w:t xml:space="preserve"> aggressiveness </w:t>
      </w:r>
      <w:r>
        <w:rPr>
          <w:lang w:val="en-GB"/>
        </w:rPr>
        <w:t xml:space="preserve">in </w:t>
      </w:r>
      <w:r w:rsidRPr="00F71DBA">
        <w:rPr>
          <w:lang w:val="en-GB"/>
        </w:rPr>
        <w:t>female</w:t>
      </w:r>
      <w:r>
        <w:rPr>
          <w:lang w:val="en-GB"/>
        </w:rPr>
        <w:t xml:space="preserve"> Flycatchers</w:t>
      </w:r>
      <w:r w:rsidRPr="00F71DBA">
        <w:rPr>
          <w:lang w:val="en-GB"/>
        </w:rPr>
        <w:t>.</w:t>
      </w:r>
      <w:r>
        <w:rPr>
          <w:lang w:val="en-GB"/>
        </w:rPr>
        <w:t xml:space="preserve"> </w:t>
      </w:r>
    </w:p>
    <w:p w14:paraId="088A9402" w14:textId="19C975B9" w:rsidR="00FA10B9" w:rsidRPr="00F71DBA" w:rsidRDefault="00F71DBA" w:rsidP="001F6348">
      <w:pPr>
        <w:spacing w:after="0"/>
        <w:jc w:val="both"/>
        <w:rPr>
          <w:lang w:val="en-GB"/>
        </w:rPr>
      </w:pPr>
      <w:r>
        <w:rPr>
          <w:lang w:val="en-GB"/>
        </w:rPr>
        <w:t>However, t</w:t>
      </w:r>
      <w:r w:rsidRPr="00F71DBA">
        <w:rPr>
          <w:lang w:val="en-GB"/>
        </w:rPr>
        <w:t>here is still some uncertainty for the effect of aggressiveness on</w:t>
      </w:r>
      <w:r>
        <w:rPr>
          <w:lang w:val="en-GB"/>
        </w:rPr>
        <w:t xml:space="preserve"> the complete</w:t>
      </w:r>
      <w:r w:rsidRPr="00F71DBA">
        <w:rPr>
          <w:lang w:val="en-GB"/>
        </w:rPr>
        <w:t xml:space="preserve"> fitness of Pied Flycatchers. For our research we </w:t>
      </w:r>
      <w:r>
        <w:rPr>
          <w:lang w:val="en-GB"/>
        </w:rPr>
        <w:t>were</w:t>
      </w:r>
      <w:r w:rsidRPr="00F71DBA">
        <w:rPr>
          <w:lang w:val="en-GB"/>
        </w:rPr>
        <w:t xml:space="preserve"> limited</w:t>
      </w:r>
      <w:r>
        <w:rPr>
          <w:lang w:val="en-GB"/>
        </w:rPr>
        <w:t xml:space="preserve"> in</w:t>
      </w:r>
      <w:r w:rsidRPr="00F71DBA">
        <w:rPr>
          <w:lang w:val="en-GB"/>
        </w:rPr>
        <w:t xml:space="preserve"> time, meaning that we could not analyse the hatching and fledging of Flycatcher young. </w:t>
      </w:r>
      <w:r w:rsidR="007445E9" w:rsidRPr="00F71DBA">
        <w:rPr>
          <w:lang w:val="en-GB"/>
        </w:rPr>
        <w:t>Therefore,</w:t>
      </w:r>
      <w:r w:rsidRPr="00F71DBA">
        <w:rPr>
          <w:lang w:val="en-GB"/>
        </w:rPr>
        <w:t xml:space="preserve"> we could not complete the observation of fitness. </w:t>
      </w:r>
      <w:r w:rsidR="00FA10B9" w:rsidRPr="00F71DBA">
        <w:rPr>
          <w:lang w:val="en-GB"/>
        </w:rPr>
        <w:t xml:space="preserve">  </w:t>
      </w:r>
    </w:p>
    <w:p w14:paraId="61D4A5E4" w14:textId="77777777" w:rsidR="00BD35D0" w:rsidRDefault="00BD35D0" w:rsidP="001F6348">
      <w:pPr>
        <w:pStyle w:val="NoSpacing"/>
        <w:jc w:val="both"/>
        <w:rPr>
          <w:b/>
          <w:lang w:val="en-GB"/>
        </w:rPr>
        <w:sectPr w:rsidR="00BD35D0" w:rsidSect="00BD35D0">
          <w:type w:val="continuous"/>
          <w:pgSz w:w="11906" w:h="16838"/>
          <w:pgMar w:top="1440" w:right="1440" w:bottom="1440" w:left="1440" w:header="708" w:footer="708" w:gutter="0"/>
          <w:cols w:num="2" w:space="708"/>
          <w:docGrid w:linePitch="360"/>
        </w:sectPr>
      </w:pPr>
    </w:p>
    <w:p w14:paraId="6894F229" w14:textId="05CB42F7" w:rsidR="00056AFC" w:rsidRDefault="00056AFC" w:rsidP="001F6348">
      <w:pPr>
        <w:pStyle w:val="NoSpacing"/>
        <w:jc w:val="both"/>
        <w:rPr>
          <w:b/>
          <w:lang w:val="en-GB"/>
        </w:rPr>
      </w:pPr>
    </w:p>
    <w:p w14:paraId="54AE76C6" w14:textId="13295983" w:rsidR="001F6348" w:rsidRDefault="001F6348" w:rsidP="00BD35D0">
      <w:pPr>
        <w:rPr>
          <w:b/>
          <w:lang w:val="en-GB"/>
        </w:rPr>
        <w:sectPr w:rsidR="001F6348" w:rsidSect="00BD35D0">
          <w:type w:val="continuous"/>
          <w:pgSz w:w="11906" w:h="16838"/>
          <w:pgMar w:top="1440" w:right="1440" w:bottom="1440" w:left="1440" w:header="708" w:footer="708" w:gutter="0"/>
          <w:cols w:space="708"/>
          <w:docGrid w:linePitch="360"/>
        </w:sectPr>
      </w:pPr>
      <w:r>
        <w:rPr>
          <w:b/>
          <w:lang w:val="en-GB"/>
        </w:rPr>
        <w:br w:type="page"/>
      </w:r>
    </w:p>
    <w:p w14:paraId="11E62369" w14:textId="7D703502" w:rsidR="006505F2" w:rsidRPr="00890728" w:rsidRDefault="000A5595" w:rsidP="001F6348">
      <w:pPr>
        <w:pStyle w:val="NoSpacing"/>
        <w:jc w:val="both"/>
        <w:rPr>
          <w:b/>
          <w:lang w:val="en-GB"/>
        </w:rPr>
      </w:pPr>
      <w:r>
        <w:rPr>
          <w:b/>
          <w:lang w:val="en-GB"/>
        </w:rPr>
        <w:lastRenderedPageBreak/>
        <w:t>References</w:t>
      </w:r>
    </w:p>
    <w:p w14:paraId="0387C4CE" w14:textId="0B520C37" w:rsidR="00056AFC" w:rsidRPr="001F6348" w:rsidRDefault="00832757"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056AFC" w:rsidRPr="001F6348">
        <w:rPr>
          <w:rFonts w:ascii="Calibri" w:hAnsi="Calibri" w:cs="Calibri"/>
          <w:noProof/>
          <w:szCs w:val="24"/>
          <w:lang w:val="en-GB"/>
        </w:rPr>
        <w:t xml:space="preserve">Alatalo, R. V., Eriksson, D., Gustafsson, L. &amp; Lundberg, A. 1990. Hybridization between Pied and Collared Flycatchers—sexual selection and speciation theory. </w:t>
      </w:r>
      <w:r w:rsidR="00056AFC" w:rsidRPr="001F6348">
        <w:rPr>
          <w:rFonts w:ascii="Calibri" w:hAnsi="Calibri" w:cs="Calibri"/>
          <w:i/>
          <w:iCs/>
          <w:noProof/>
          <w:szCs w:val="24"/>
          <w:lang w:val="en-GB"/>
        </w:rPr>
        <w:t>J. Evol. Biol.</w:t>
      </w:r>
      <w:r w:rsidR="00056AFC" w:rsidRPr="001F6348">
        <w:rPr>
          <w:rFonts w:ascii="Calibri" w:hAnsi="Calibri" w:cs="Calibri"/>
          <w:noProof/>
          <w:szCs w:val="24"/>
          <w:lang w:val="en-GB"/>
        </w:rPr>
        <w:t xml:space="preserve"> </w:t>
      </w:r>
      <w:r w:rsidR="00056AFC" w:rsidRPr="001F6348">
        <w:rPr>
          <w:rFonts w:ascii="Calibri" w:hAnsi="Calibri" w:cs="Calibri"/>
          <w:b/>
          <w:bCs/>
          <w:noProof/>
          <w:szCs w:val="24"/>
          <w:lang w:val="en-GB"/>
        </w:rPr>
        <w:t>3</w:t>
      </w:r>
      <w:r w:rsidR="00056AFC" w:rsidRPr="001F6348">
        <w:rPr>
          <w:rFonts w:ascii="Calibri" w:hAnsi="Calibri" w:cs="Calibri"/>
          <w:noProof/>
          <w:szCs w:val="24"/>
          <w:lang w:val="en-GB"/>
        </w:rPr>
        <w:t>: 375–389.</w:t>
      </w:r>
    </w:p>
    <w:p w14:paraId="0A95C81D"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Both, C., Bijlsma, R.G. &amp; Ouwehand, J. 2016. Repeatability in Spring Arrival Dates in Pied Flycatchers Varies Among Years and Sexes. </w:t>
      </w:r>
      <w:r w:rsidRPr="001F6348">
        <w:rPr>
          <w:rFonts w:ascii="Calibri" w:hAnsi="Calibri" w:cs="Calibri"/>
          <w:i/>
          <w:iCs/>
          <w:noProof/>
          <w:szCs w:val="24"/>
          <w:lang w:val="en-GB"/>
        </w:rPr>
        <w:t>Ardea</w:t>
      </w:r>
      <w:r w:rsidRPr="001F6348">
        <w:rPr>
          <w:rFonts w:ascii="Calibri" w:hAnsi="Calibri" w:cs="Calibri"/>
          <w:noProof/>
          <w:szCs w:val="24"/>
          <w:lang w:val="en-GB"/>
        </w:rPr>
        <w:t xml:space="preserve"> </w:t>
      </w:r>
      <w:r w:rsidRPr="001F6348">
        <w:rPr>
          <w:rFonts w:ascii="Calibri" w:hAnsi="Calibri" w:cs="Calibri"/>
          <w:b/>
          <w:bCs/>
          <w:noProof/>
          <w:szCs w:val="24"/>
          <w:lang w:val="en-GB"/>
        </w:rPr>
        <w:t>104</w:t>
      </w:r>
      <w:r w:rsidRPr="001F6348">
        <w:rPr>
          <w:rFonts w:ascii="Calibri" w:hAnsi="Calibri" w:cs="Calibri"/>
          <w:noProof/>
          <w:szCs w:val="24"/>
          <w:lang w:val="en-GB"/>
        </w:rPr>
        <w:t>: 3–21.</w:t>
      </w:r>
    </w:p>
    <w:p w14:paraId="2F2AB9A2"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Both, C., Burger, C., Ouwehand, J., Samplonius, J.M., Ubels, R. &amp; Bijlsma, R.G. 2017. Delayed Age at First Breeding and Experimental Removals Show Large Non-Breeding Surplus in Pied Flycatchers. </w:t>
      </w:r>
      <w:r w:rsidRPr="001F6348">
        <w:rPr>
          <w:rFonts w:ascii="Calibri" w:hAnsi="Calibri" w:cs="Calibri"/>
          <w:i/>
          <w:iCs/>
          <w:noProof/>
          <w:szCs w:val="24"/>
          <w:lang w:val="en-GB"/>
        </w:rPr>
        <w:t>Ardea</w:t>
      </w:r>
      <w:r w:rsidRPr="001F6348">
        <w:rPr>
          <w:rFonts w:ascii="Calibri" w:hAnsi="Calibri" w:cs="Calibri"/>
          <w:noProof/>
          <w:szCs w:val="24"/>
          <w:lang w:val="en-GB"/>
        </w:rPr>
        <w:t xml:space="preserve"> </w:t>
      </w:r>
      <w:r w:rsidRPr="001F6348">
        <w:rPr>
          <w:rFonts w:ascii="Calibri" w:hAnsi="Calibri" w:cs="Calibri"/>
          <w:b/>
          <w:bCs/>
          <w:noProof/>
          <w:szCs w:val="24"/>
          <w:lang w:val="en-GB"/>
        </w:rPr>
        <w:t>105</w:t>
      </w:r>
      <w:r w:rsidRPr="001F6348">
        <w:rPr>
          <w:rFonts w:ascii="Calibri" w:hAnsi="Calibri" w:cs="Calibri"/>
          <w:noProof/>
          <w:szCs w:val="24"/>
          <w:lang w:val="en-GB"/>
        </w:rPr>
        <w:t>: 43–60.</w:t>
      </w:r>
    </w:p>
    <w:p w14:paraId="15203F11"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Camacho, C., Canal, D. &amp; Potti, J. 2013. Nonrandom dispersal drives phenotypic divergence within a bird population. </w:t>
      </w:r>
      <w:r w:rsidRPr="001F6348">
        <w:rPr>
          <w:rFonts w:ascii="Calibri" w:hAnsi="Calibri" w:cs="Calibri"/>
          <w:i/>
          <w:iCs/>
          <w:noProof/>
          <w:szCs w:val="24"/>
          <w:lang w:val="en-GB"/>
        </w:rPr>
        <w:t>Ecol. Evol.</w:t>
      </w:r>
      <w:r w:rsidRPr="001F6348">
        <w:rPr>
          <w:rFonts w:ascii="Calibri" w:hAnsi="Calibri" w:cs="Calibri"/>
          <w:noProof/>
          <w:szCs w:val="24"/>
          <w:lang w:val="en-GB"/>
        </w:rPr>
        <w:t xml:space="preserve"> </w:t>
      </w:r>
      <w:r w:rsidRPr="001F6348">
        <w:rPr>
          <w:rFonts w:ascii="Calibri" w:hAnsi="Calibri" w:cs="Calibri"/>
          <w:b/>
          <w:bCs/>
          <w:noProof/>
          <w:szCs w:val="24"/>
          <w:lang w:val="en-GB"/>
        </w:rPr>
        <w:t>3</w:t>
      </w:r>
      <w:r w:rsidRPr="001F6348">
        <w:rPr>
          <w:rFonts w:ascii="Calibri" w:hAnsi="Calibri" w:cs="Calibri"/>
          <w:noProof/>
          <w:szCs w:val="24"/>
          <w:lang w:val="en-GB"/>
        </w:rPr>
        <w:t>: 4841–4848.</w:t>
      </w:r>
    </w:p>
    <w:p w14:paraId="11202008"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Camacho, C., Pérez-Rodríguez, L., Abril-Colón, I., Canal, D. &amp; Potti, J. 2018. Plumage colour predicts dispersal propensity in male pied flycatchers. </w:t>
      </w:r>
      <w:r w:rsidRPr="001F6348">
        <w:rPr>
          <w:rFonts w:ascii="Calibri" w:hAnsi="Calibri" w:cs="Calibri"/>
          <w:i/>
          <w:iCs/>
          <w:noProof/>
          <w:szCs w:val="24"/>
          <w:lang w:val="en-GB"/>
        </w:rPr>
        <w:t>Behav. Ecol. Sociobiol.</w:t>
      </w:r>
      <w:r w:rsidRPr="001F6348">
        <w:rPr>
          <w:rFonts w:ascii="Calibri" w:hAnsi="Calibri" w:cs="Calibri"/>
          <w:noProof/>
          <w:szCs w:val="24"/>
          <w:lang w:val="en-GB"/>
        </w:rPr>
        <w:t xml:space="preserve"> </w:t>
      </w:r>
      <w:r w:rsidRPr="001F6348">
        <w:rPr>
          <w:rFonts w:ascii="Calibri" w:hAnsi="Calibri" w:cs="Calibri"/>
          <w:b/>
          <w:bCs/>
          <w:noProof/>
          <w:szCs w:val="24"/>
          <w:lang w:val="en-GB"/>
        </w:rPr>
        <w:t>72</w:t>
      </w:r>
      <w:r w:rsidRPr="001F6348">
        <w:rPr>
          <w:rFonts w:ascii="Calibri" w:hAnsi="Calibri" w:cs="Calibri"/>
          <w:noProof/>
          <w:szCs w:val="24"/>
          <w:lang w:val="en-GB"/>
        </w:rPr>
        <w:t>. Behavioral Ecology and Sociobiology.</w:t>
      </w:r>
    </w:p>
    <w:p w14:paraId="187996DE"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Cote, J., Clobert, J., Brodin, T., Fogarty, S. &amp; Sih, A. 2010. Personality-dependent dispersal: characterization, ontogeny and consequences for spatially structured populations. </w:t>
      </w:r>
      <w:r w:rsidRPr="001F6348">
        <w:rPr>
          <w:rFonts w:ascii="Calibri" w:hAnsi="Calibri" w:cs="Calibri"/>
          <w:i/>
          <w:iCs/>
          <w:noProof/>
          <w:szCs w:val="24"/>
          <w:lang w:val="en-GB"/>
        </w:rPr>
        <w:t>Philos. Trans. R. Soc. B Biol. Sci.</w:t>
      </w:r>
      <w:r w:rsidRPr="001F6348">
        <w:rPr>
          <w:rFonts w:ascii="Calibri" w:hAnsi="Calibri" w:cs="Calibri"/>
          <w:noProof/>
          <w:szCs w:val="24"/>
          <w:lang w:val="en-GB"/>
        </w:rPr>
        <w:t xml:space="preserve"> </w:t>
      </w:r>
      <w:r w:rsidRPr="001F6348">
        <w:rPr>
          <w:rFonts w:ascii="Calibri" w:hAnsi="Calibri" w:cs="Calibri"/>
          <w:b/>
          <w:bCs/>
          <w:noProof/>
          <w:szCs w:val="24"/>
          <w:lang w:val="en-GB"/>
        </w:rPr>
        <w:t>365</w:t>
      </w:r>
      <w:r w:rsidRPr="001F6348">
        <w:rPr>
          <w:rFonts w:ascii="Calibri" w:hAnsi="Calibri" w:cs="Calibri"/>
          <w:noProof/>
          <w:szCs w:val="24"/>
          <w:lang w:val="en-GB"/>
        </w:rPr>
        <w:t>: 4065–4076.</w:t>
      </w:r>
    </w:p>
    <w:p w14:paraId="0B9D92D3"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Duckworth, R.A. &amp; Badyaev, A. V. 2007. Coupling of dispersal and aggression facilitates the rapid range expansion of a passerine bird. </w:t>
      </w:r>
      <w:r w:rsidRPr="001F6348">
        <w:rPr>
          <w:rFonts w:ascii="Calibri" w:hAnsi="Calibri" w:cs="Calibri"/>
          <w:i/>
          <w:iCs/>
          <w:noProof/>
          <w:szCs w:val="24"/>
          <w:lang w:val="en-GB"/>
        </w:rPr>
        <w:t>Proc. Natl. Acad. Sci.</w:t>
      </w:r>
      <w:r w:rsidRPr="001F6348">
        <w:rPr>
          <w:rFonts w:ascii="Calibri" w:hAnsi="Calibri" w:cs="Calibri"/>
          <w:noProof/>
          <w:szCs w:val="24"/>
          <w:lang w:val="en-GB"/>
        </w:rPr>
        <w:t xml:space="preserve"> </w:t>
      </w:r>
      <w:r w:rsidRPr="001F6348">
        <w:rPr>
          <w:rFonts w:ascii="Calibri" w:hAnsi="Calibri" w:cs="Calibri"/>
          <w:b/>
          <w:bCs/>
          <w:noProof/>
          <w:szCs w:val="24"/>
          <w:lang w:val="en-GB"/>
        </w:rPr>
        <w:t>104</w:t>
      </w:r>
      <w:r w:rsidRPr="001F6348">
        <w:rPr>
          <w:rFonts w:ascii="Calibri" w:hAnsi="Calibri" w:cs="Calibri"/>
          <w:noProof/>
          <w:szCs w:val="24"/>
          <w:lang w:val="en-GB"/>
        </w:rPr>
        <w:t>: 15017–15022.</w:t>
      </w:r>
    </w:p>
    <w:p w14:paraId="371669C4"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Ducrest, A.L., Keller, L. &amp; Roulin, A. 2008. Pleiotropy in the melanocortin system, coloration and behavioural syndromes. </w:t>
      </w:r>
      <w:r w:rsidRPr="001F6348">
        <w:rPr>
          <w:rFonts w:ascii="Calibri" w:hAnsi="Calibri" w:cs="Calibri"/>
          <w:i/>
          <w:iCs/>
          <w:noProof/>
          <w:szCs w:val="24"/>
          <w:lang w:val="en-GB"/>
        </w:rPr>
        <w:t>Trends Ecol. Evol.</w:t>
      </w:r>
      <w:r w:rsidRPr="001F6348">
        <w:rPr>
          <w:rFonts w:ascii="Calibri" w:hAnsi="Calibri" w:cs="Calibri"/>
          <w:noProof/>
          <w:szCs w:val="24"/>
          <w:lang w:val="en-GB"/>
        </w:rPr>
        <w:t xml:space="preserve"> </w:t>
      </w:r>
      <w:r w:rsidRPr="001F6348">
        <w:rPr>
          <w:rFonts w:ascii="Calibri" w:hAnsi="Calibri" w:cs="Calibri"/>
          <w:b/>
          <w:bCs/>
          <w:noProof/>
          <w:szCs w:val="24"/>
          <w:lang w:val="en-GB"/>
        </w:rPr>
        <w:t>23</w:t>
      </w:r>
      <w:r w:rsidRPr="001F6348">
        <w:rPr>
          <w:rFonts w:ascii="Calibri" w:hAnsi="Calibri" w:cs="Calibri"/>
          <w:noProof/>
          <w:szCs w:val="24"/>
          <w:lang w:val="en-GB"/>
        </w:rPr>
        <w:t>: 502–510.</w:t>
      </w:r>
    </w:p>
    <w:p w14:paraId="71E4581F"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Feeny, P. 1970. Seasonal Changes in Oak Leaf Tannins and Nutrients as a Cause of Spring Feeding by Winter Moth Caterpillars. </w:t>
      </w:r>
      <w:r w:rsidRPr="001F6348">
        <w:rPr>
          <w:rFonts w:ascii="Calibri" w:hAnsi="Calibri" w:cs="Calibri"/>
          <w:i/>
          <w:iCs/>
          <w:noProof/>
          <w:szCs w:val="24"/>
          <w:lang w:val="en-GB"/>
        </w:rPr>
        <w:t>Ecology</w:t>
      </w:r>
      <w:r w:rsidRPr="001F6348">
        <w:rPr>
          <w:rFonts w:ascii="Calibri" w:hAnsi="Calibri" w:cs="Calibri"/>
          <w:noProof/>
          <w:szCs w:val="24"/>
          <w:lang w:val="en-GB"/>
        </w:rPr>
        <w:t xml:space="preserve"> </w:t>
      </w:r>
      <w:r w:rsidRPr="001F6348">
        <w:rPr>
          <w:rFonts w:ascii="Calibri" w:hAnsi="Calibri" w:cs="Calibri"/>
          <w:b/>
          <w:bCs/>
          <w:noProof/>
          <w:szCs w:val="24"/>
          <w:lang w:val="en-GB"/>
        </w:rPr>
        <w:t>51</w:t>
      </w:r>
      <w:r w:rsidRPr="001F6348">
        <w:rPr>
          <w:rFonts w:ascii="Calibri" w:hAnsi="Calibri" w:cs="Calibri"/>
          <w:noProof/>
          <w:szCs w:val="24"/>
          <w:lang w:val="en-GB"/>
        </w:rPr>
        <w:t>: 565–581.</w:t>
      </w:r>
    </w:p>
    <w:p w14:paraId="601587E2"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Forkner, R.E., Marquis, R.J. &amp; Lill, J.T. 2004. Feeny revisited: condensed tannins as anti-herbivore defences in leaf chewing herbivore communitites of Quercus. </w:t>
      </w:r>
      <w:r w:rsidRPr="001F6348">
        <w:rPr>
          <w:rFonts w:ascii="Calibri" w:hAnsi="Calibri" w:cs="Calibri"/>
          <w:i/>
          <w:iCs/>
          <w:noProof/>
          <w:szCs w:val="24"/>
          <w:lang w:val="en-GB"/>
        </w:rPr>
        <w:t>Ecol. Entomol.</w:t>
      </w:r>
      <w:r w:rsidRPr="001F6348">
        <w:rPr>
          <w:rFonts w:ascii="Calibri" w:hAnsi="Calibri" w:cs="Calibri"/>
          <w:noProof/>
          <w:szCs w:val="24"/>
          <w:lang w:val="en-GB"/>
        </w:rPr>
        <w:t xml:space="preserve"> </w:t>
      </w:r>
      <w:r w:rsidRPr="001F6348">
        <w:rPr>
          <w:rFonts w:ascii="Calibri" w:hAnsi="Calibri" w:cs="Calibri"/>
          <w:b/>
          <w:bCs/>
          <w:noProof/>
          <w:szCs w:val="24"/>
          <w:lang w:val="en-GB"/>
        </w:rPr>
        <w:t>29</w:t>
      </w:r>
      <w:r w:rsidRPr="001F6348">
        <w:rPr>
          <w:rFonts w:ascii="Calibri" w:hAnsi="Calibri" w:cs="Calibri"/>
          <w:noProof/>
          <w:szCs w:val="24"/>
          <w:lang w:val="en-GB"/>
        </w:rPr>
        <w:t>: 174–187.</w:t>
      </w:r>
    </w:p>
    <w:p w14:paraId="350AD539" w14:textId="77777777" w:rsidR="00056AFC" w:rsidRPr="00056AFC" w:rsidRDefault="00056AFC" w:rsidP="001F6348">
      <w:pPr>
        <w:widowControl w:val="0"/>
        <w:autoSpaceDE w:val="0"/>
        <w:autoSpaceDN w:val="0"/>
        <w:adjustRightInd w:val="0"/>
        <w:spacing w:after="0" w:line="240" w:lineRule="auto"/>
        <w:ind w:left="480" w:hanging="480"/>
        <w:jc w:val="both"/>
        <w:rPr>
          <w:rFonts w:ascii="Calibri" w:hAnsi="Calibri" w:cs="Calibri"/>
          <w:noProof/>
          <w:szCs w:val="24"/>
        </w:rPr>
      </w:pPr>
      <w:r w:rsidRPr="001F6348">
        <w:rPr>
          <w:rFonts w:ascii="Calibri" w:hAnsi="Calibri" w:cs="Calibri"/>
          <w:noProof/>
          <w:szCs w:val="24"/>
          <w:lang w:val="en-GB"/>
        </w:rPr>
        <w:t xml:space="preserve">Huhta, E. &amp; Alatalo, R. V. 1993. Plumage colour and male-male interactions in the pied flycatcher. </w:t>
      </w:r>
      <w:r w:rsidRPr="00056AFC">
        <w:rPr>
          <w:rFonts w:ascii="Calibri" w:hAnsi="Calibri" w:cs="Calibri"/>
          <w:i/>
          <w:iCs/>
          <w:noProof/>
          <w:szCs w:val="24"/>
        </w:rPr>
        <w:t>Anim. Behav.</w:t>
      </w:r>
      <w:r w:rsidRPr="00056AFC">
        <w:rPr>
          <w:rFonts w:ascii="Calibri" w:hAnsi="Calibri" w:cs="Calibri"/>
          <w:noProof/>
          <w:szCs w:val="24"/>
        </w:rPr>
        <w:t xml:space="preserve"> </w:t>
      </w:r>
      <w:r w:rsidRPr="00056AFC">
        <w:rPr>
          <w:rFonts w:ascii="Calibri" w:hAnsi="Calibri" w:cs="Calibri"/>
          <w:b/>
          <w:bCs/>
          <w:noProof/>
          <w:szCs w:val="24"/>
        </w:rPr>
        <w:t>45</w:t>
      </w:r>
      <w:r w:rsidRPr="00056AFC">
        <w:rPr>
          <w:rFonts w:ascii="Calibri" w:hAnsi="Calibri" w:cs="Calibri"/>
          <w:noProof/>
          <w:szCs w:val="24"/>
        </w:rPr>
        <w:t>: 511–518.</w:t>
      </w:r>
    </w:p>
    <w:p w14:paraId="7BA2C9AA"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056AFC">
        <w:rPr>
          <w:rFonts w:ascii="Calibri" w:hAnsi="Calibri" w:cs="Calibri"/>
          <w:noProof/>
          <w:szCs w:val="24"/>
        </w:rPr>
        <w:t xml:space="preserve">Järvi, T., Røskaft, E., Bakken, M. &amp; Zumsteg, B. 1987. </w:t>
      </w:r>
      <w:r w:rsidRPr="001F6348">
        <w:rPr>
          <w:rFonts w:ascii="Calibri" w:hAnsi="Calibri" w:cs="Calibri"/>
          <w:noProof/>
          <w:szCs w:val="24"/>
          <w:lang w:val="en-GB"/>
        </w:rPr>
        <w:t xml:space="preserve">Evolution of Variation in Male Secondary Sexual Characteristics: A Test of Eight Hypotheses Applied to Pied Flycatchers. </w:t>
      </w:r>
      <w:r w:rsidRPr="001F6348">
        <w:rPr>
          <w:rFonts w:ascii="Calibri" w:hAnsi="Calibri" w:cs="Calibri"/>
          <w:i/>
          <w:iCs/>
          <w:noProof/>
          <w:szCs w:val="24"/>
          <w:lang w:val="en-GB"/>
        </w:rPr>
        <w:t>Behav. Ecol. Sociobiol.</w:t>
      </w:r>
      <w:r w:rsidRPr="001F6348">
        <w:rPr>
          <w:rFonts w:ascii="Calibri" w:hAnsi="Calibri" w:cs="Calibri"/>
          <w:noProof/>
          <w:szCs w:val="24"/>
          <w:lang w:val="en-GB"/>
        </w:rPr>
        <w:t xml:space="preserve"> </w:t>
      </w:r>
      <w:r w:rsidRPr="001F6348">
        <w:rPr>
          <w:rFonts w:ascii="Calibri" w:hAnsi="Calibri" w:cs="Calibri"/>
          <w:b/>
          <w:bCs/>
          <w:noProof/>
          <w:szCs w:val="24"/>
          <w:lang w:val="en-GB"/>
        </w:rPr>
        <w:t>20</w:t>
      </w:r>
      <w:r w:rsidRPr="001F6348">
        <w:rPr>
          <w:rFonts w:ascii="Calibri" w:hAnsi="Calibri" w:cs="Calibri"/>
          <w:noProof/>
          <w:szCs w:val="24"/>
          <w:lang w:val="en-GB"/>
        </w:rPr>
        <w:t>: 161–169.</w:t>
      </w:r>
    </w:p>
    <w:p w14:paraId="2F1F766B"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Laaksonen, T., Sirkiä, P.M., Calhim, S., Brommer, J.E., Leskinen, P.K., Primmer, C.R., </w:t>
      </w:r>
      <w:r w:rsidRPr="001F6348">
        <w:rPr>
          <w:rFonts w:ascii="Calibri" w:hAnsi="Calibri" w:cs="Calibri"/>
          <w:i/>
          <w:iCs/>
          <w:noProof/>
          <w:szCs w:val="24"/>
          <w:lang w:val="en-GB"/>
        </w:rPr>
        <w:t>et al.</w:t>
      </w:r>
      <w:r w:rsidRPr="001F6348">
        <w:rPr>
          <w:rFonts w:ascii="Calibri" w:hAnsi="Calibri" w:cs="Calibri"/>
          <w:noProof/>
          <w:szCs w:val="24"/>
          <w:lang w:val="en-GB"/>
        </w:rPr>
        <w:t xml:space="preserve"> 2015. Sympatric divergence and clinal variation in multiple coloration traits of Ficedula flycatchers. </w:t>
      </w:r>
      <w:r w:rsidRPr="001F6348">
        <w:rPr>
          <w:rFonts w:ascii="Calibri" w:hAnsi="Calibri" w:cs="Calibri"/>
          <w:i/>
          <w:iCs/>
          <w:noProof/>
          <w:szCs w:val="24"/>
          <w:lang w:val="en-GB"/>
        </w:rPr>
        <w:t>J. Evol. Biol.</w:t>
      </w:r>
      <w:r w:rsidRPr="001F6348">
        <w:rPr>
          <w:rFonts w:ascii="Calibri" w:hAnsi="Calibri" w:cs="Calibri"/>
          <w:noProof/>
          <w:szCs w:val="24"/>
          <w:lang w:val="en-GB"/>
        </w:rPr>
        <w:t xml:space="preserve"> </w:t>
      </w:r>
      <w:r w:rsidRPr="001F6348">
        <w:rPr>
          <w:rFonts w:ascii="Calibri" w:hAnsi="Calibri" w:cs="Calibri"/>
          <w:b/>
          <w:bCs/>
          <w:noProof/>
          <w:szCs w:val="24"/>
          <w:lang w:val="en-GB"/>
        </w:rPr>
        <w:t>28</w:t>
      </w:r>
      <w:r w:rsidRPr="001F6348">
        <w:rPr>
          <w:rFonts w:ascii="Calibri" w:hAnsi="Calibri" w:cs="Calibri"/>
          <w:noProof/>
          <w:szCs w:val="24"/>
          <w:lang w:val="en-GB"/>
        </w:rPr>
        <w:t>: 779–790.</w:t>
      </w:r>
    </w:p>
    <w:p w14:paraId="650EC3DB"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Qvarnstrom, A., Rice, A.M. &amp; Ellegren, H. 2010. Speciation in Ficedula flycatchers. </w:t>
      </w:r>
      <w:r w:rsidRPr="001F6348">
        <w:rPr>
          <w:rFonts w:ascii="Calibri" w:hAnsi="Calibri" w:cs="Calibri"/>
          <w:i/>
          <w:iCs/>
          <w:noProof/>
          <w:szCs w:val="24"/>
          <w:lang w:val="en-GB"/>
        </w:rPr>
        <w:t>Philos. Trans. R. Soc. B Biol. Sci.</w:t>
      </w:r>
      <w:r w:rsidRPr="001F6348">
        <w:rPr>
          <w:rFonts w:ascii="Calibri" w:hAnsi="Calibri" w:cs="Calibri"/>
          <w:noProof/>
          <w:szCs w:val="24"/>
          <w:lang w:val="en-GB"/>
        </w:rPr>
        <w:t xml:space="preserve"> </w:t>
      </w:r>
      <w:r w:rsidRPr="001F6348">
        <w:rPr>
          <w:rFonts w:ascii="Calibri" w:hAnsi="Calibri" w:cs="Calibri"/>
          <w:b/>
          <w:bCs/>
          <w:noProof/>
          <w:szCs w:val="24"/>
          <w:lang w:val="en-GB"/>
        </w:rPr>
        <w:t>365</w:t>
      </w:r>
      <w:r w:rsidRPr="001F6348">
        <w:rPr>
          <w:rFonts w:ascii="Calibri" w:hAnsi="Calibri" w:cs="Calibri"/>
          <w:noProof/>
          <w:szCs w:val="24"/>
          <w:lang w:val="en-GB"/>
        </w:rPr>
        <w:t>: 1841–1852.</w:t>
      </w:r>
    </w:p>
    <w:p w14:paraId="027C925D"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Rushton, J.P. &amp; Templer, D.I. 2012. Do pigmentation and the melanocortin system modulate aggression and sexuality in humans as they do in other animals? </w:t>
      </w:r>
      <w:r w:rsidRPr="001F6348">
        <w:rPr>
          <w:rFonts w:ascii="Calibri" w:hAnsi="Calibri" w:cs="Calibri"/>
          <w:i/>
          <w:iCs/>
          <w:noProof/>
          <w:szCs w:val="24"/>
          <w:lang w:val="en-GB"/>
        </w:rPr>
        <w:t>Pers. Individ. Dif.</w:t>
      </w:r>
      <w:r w:rsidRPr="001F6348">
        <w:rPr>
          <w:rFonts w:ascii="Calibri" w:hAnsi="Calibri" w:cs="Calibri"/>
          <w:noProof/>
          <w:szCs w:val="24"/>
          <w:lang w:val="en-GB"/>
        </w:rPr>
        <w:t xml:space="preserve"> </w:t>
      </w:r>
      <w:r w:rsidRPr="001F6348">
        <w:rPr>
          <w:rFonts w:ascii="Calibri" w:hAnsi="Calibri" w:cs="Calibri"/>
          <w:b/>
          <w:bCs/>
          <w:noProof/>
          <w:szCs w:val="24"/>
          <w:lang w:val="en-GB"/>
        </w:rPr>
        <w:t>53</w:t>
      </w:r>
      <w:r w:rsidRPr="001F6348">
        <w:rPr>
          <w:rFonts w:ascii="Calibri" w:hAnsi="Calibri" w:cs="Calibri"/>
          <w:noProof/>
          <w:szCs w:val="24"/>
          <w:lang w:val="en-GB"/>
        </w:rPr>
        <w:t>: 4–8. Elsevier Ltd.</w:t>
      </w:r>
    </w:p>
    <w:p w14:paraId="0007992F" w14:textId="77777777" w:rsidR="00056AFC" w:rsidRPr="00056AFC" w:rsidRDefault="00056AFC" w:rsidP="001F6348">
      <w:pPr>
        <w:widowControl w:val="0"/>
        <w:autoSpaceDE w:val="0"/>
        <w:autoSpaceDN w:val="0"/>
        <w:adjustRightInd w:val="0"/>
        <w:spacing w:after="0" w:line="240" w:lineRule="auto"/>
        <w:ind w:left="480" w:hanging="480"/>
        <w:jc w:val="both"/>
        <w:rPr>
          <w:rFonts w:ascii="Calibri" w:hAnsi="Calibri" w:cs="Calibri"/>
          <w:noProof/>
          <w:szCs w:val="24"/>
        </w:rPr>
      </w:pPr>
      <w:r w:rsidRPr="001F6348">
        <w:rPr>
          <w:rFonts w:ascii="Calibri" w:hAnsi="Calibri" w:cs="Calibri"/>
          <w:noProof/>
          <w:szCs w:val="24"/>
          <w:lang w:val="en-GB"/>
        </w:rPr>
        <w:t xml:space="preserve">Samplonius, J.M. &amp; Both, C. 2017. Competitor phenology as a social cue in breeding site selection. </w:t>
      </w:r>
      <w:r w:rsidRPr="00056AFC">
        <w:rPr>
          <w:rFonts w:ascii="Calibri" w:hAnsi="Calibri" w:cs="Calibri"/>
          <w:i/>
          <w:iCs/>
          <w:noProof/>
          <w:szCs w:val="24"/>
        </w:rPr>
        <w:t>J. Anim. Ecol.</w:t>
      </w:r>
      <w:r w:rsidRPr="00056AFC">
        <w:rPr>
          <w:rFonts w:ascii="Calibri" w:hAnsi="Calibri" w:cs="Calibri"/>
          <w:noProof/>
          <w:szCs w:val="24"/>
        </w:rPr>
        <w:t xml:space="preserve"> </w:t>
      </w:r>
      <w:r w:rsidRPr="00056AFC">
        <w:rPr>
          <w:rFonts w:ascii="Calibri" w:hAnsi="Calibri" w:cs="Calibri"/>
          <w:b/>
          <w:bCs/>
          <w:noProof/>
          <w:szCs w:val="24"/>
        </w:rPr>
        <w:t>86</w:t>
      </w:r>
      <w:r w:rsidRPr="00056AFC">
        <w:rPr>
          <w:rFonts w:ascii="Calibri" w:hAnsi="Calibri" w:cs="Calibri"/>
          <w:noProof/>
          <w:szCs w:val="24"/>
        </w:rPr>
        <w:t>: 615–623.</w:t>
      </w:r>
    </w:p>
    <w:p w14:paraId="3E8C57AC"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056AFC">
        <w:rPr>
          <w:rFonts w:ascii="Calibri" w:hAnsi="Calibri" w:cs="Calibri"/>
          <w:noProof/>
          <w:szCs w:val="24"/>
        </w:rPr>
        <w:t xml:space="preserve">Samplonius, J.M., Kromhout Van Der Meer, I.M. &amp; Both, C. 2017. </w:t>
      </w:r>
      <w:r w:rsidRPr="001F6348">
        <w:rPr>
          <w:rFonts w:ascii="Calibri" w:hAnsi="Calibri" w:cs="Calibri"/>
          <w:noProof/>
          <w:szCs w:val="24"/>
          <w:lang w:val="en-GB"/>
        </w:rPr>
        <w:t xml:space="preserve">Nest site preference depends on the relative density of conspecifics and heterospecifics in wild birds. </w:t>
      </w:r>
      <w:r w:rsidRPr="001F6348">
        <w:rPr>
          <w:rFonts w:ascii="Calibri" w:hAnsi="Calibri" w:cs="Calibri"/>
          <w:i/>
          <w:iCs/>
          <w:noProof/>
          <w:szCs w:val="24"/>
          <w:lang w:val="en-GB"/>
        </w:rPr>
        <w:t>Front. Zool.</w:t>
      </w:r>
      <w:r w:rsidRPr="001F6348">
        <w:rPr>
          <w:rFonts w:ascii="Calibri" w:hAnsi="Calibri" w:cs="Calibri"/>
          <w:noProof/>
          <w:szCs w:val="24"/>
          <w:lang w:val="en-GB"/>
        </w:rPr>
        <w:t xml:space="preserve"> </w:t>
      </w:r>
      <w:r w:rsidRPr="001F6348">
        <w:rPr>
          <w:rFonts w:ascii="Calibri" w:hAnsi="Calibri" w:cs="Calibri"/>
          <w:b/>
          <w:bCs/>
          <w:noProof/>
          <w:szCs w:val="24"/>
          <w:lang w:val="en-GB"/>
        </w:rPr>
        <w:t>14</w:t>
      </w:r>
      <w:r w:rsidRPr="001F6348">
        <w:rPr>
          <w:rFonts w:ascii="Calibri" w:hAnsi="Calibri" w:cs="Calibri"/>
          <w:noProof/>
          <w:szCs w:val="24"/>
          <w:lang w:val="en-GB"/>
        </w:rPr>
        <w:t>: 1–8. Frontiers in Zoology.</w:t>
      </w:r>
    </w:p>
    <w:p w14:paraId="290C49C8"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Sergio, F., Bogliani, G. &amp; Bildstein, K. 2001. Nest defense as parental care in the northern hobby (Falco subbuteo). </w:t>
      </w:r>
      <w:r w:rsidRPr="001F6348">
        <w:rPr>
          <w:rFonts w:ascii="Calibri" w:hAnsi="Calibri" w:cs="Calibri"/>
          <w:i/>
          <w:iCs/>
          <w:noProof/>
          <w:szCs w:val="24"/>
          <w:lang w:val="en-GB"/>
        </w:rPr>
        <w:t>Auk</w:t>
      </w:r>
      <w:r w:rsidRPr="001F6348">
        <w:rPr>
          <w:rFonts w:ascii="Calibri" w:hAnsi="Calibri" w:cs="Calibri"/>
          <w:noProof/>
          <w:szCs w:val="24"/>
          <w:lang w:val="en-GB"/>
        </w:rPr>
        <w:t xml:space="preserve"> </w:t>
      </w:r>
      <w:r w:rsidRPr="001F6348">
        <w:rPr>
          <w:rFonts w:ascii="Calibri" w:hAnsi="Calibri" w:cs="Calibri"/>
          <w:b/>
          <w:bCs/>
          <w:noProof/>
          <w:szCs w:val="24"/>
          <w:lang w:val="en-GB"/>
        </w:rPr>
        <w:t>118</w:t>
      </w:r>
      <w:r w:rsidRPr="001F6348">
        <w:rPr>
          <w:rFonts w:ascii="Calibri" w:hAnsi="Calibri" w:cs="Calibri"/>
          <w:noProof/>
          <w:szCs w:val="24"/>
          <w:lang w:val="en-GB"/>
        </w:rPr>
        <w:t>: 1047–1052.</w:t>
      </w:r>
    </w:p>
    <w:p w14:paraId="57774091"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Sih, A., Bell, A.M. &amp; Ziemba, R.E. 2004. Behavioural Syndromes: An Intergrative Overview. </w:t>
      </w:r>
      <w:r w:rsidRPr="001F6348">
        <w:rPr>
          <w:rFonts w:ascii="Calibri" w:hAnsi="Calibri" w:cs="Calibri"/>
          <w:i/>
          <w:iCs/>
          <w:noProof/>
          <w:szCs w:val="24"/>
          <w:lang w:val="en-GB"/>
        </w:rPr>
        <w:t>Q. Rev. Biol.</w:t>
      </w:r>
      <w:r w:rsidRPr="001F6348">
        <w:rPr>
          <w:rFonts w:ascii="Calibri" w:hAnsi="Calibri" w:cs="Calibri"/>
          <w:noProof/>
          <w:szCs w:val="24"/>
          <w:lang w:val="en-GB"/>
        </w:rPr>
        <w:t xml:space="preserve"> </w:t>
      </w:r>
      <w:r w:rsidRPr="001F6348">
        <w:rPr>
          <w:rFonts w:ascii="Calibri" w:hAnsi="Calibri" w:cs="Calibri"/>
          <w:b/>
          <w:bCs/>
          <w:noProof/>
          <w:szCs w:val="24"/>
          <w:lang w:val="en-GB"/>
        </w:rPr>
        <w:t>79</w:t>
      </w:r>
      <w:r w:rsidRPr="001F6348">
        <w:rPr>
          <w:rFonts w:ascii="Calibri" w:hAnsi="Calibri" w:cs="Calibri"/>
          <w:noProof/>
          <w:szCs w:val="24"/>
          <w:lang w:val="en-GB"/>
        </w:rPr>
        <w:t>: 241–277.</w:t>
      </w:r>
    </w:p>
    <w:p w14:paraId="14F4DC63" w14:textId="77777777" w:rsidR="00056AFC" w:rsidRPr="001F6348" w:rsidRDefault="00056AFC" w:rsidP="001F6348">
      <w:pPr>
        <w:widowControl w:val="0"/>
        <w:autoSpaceDE w:val="0"/>
        <w:autoSpaceDN w:val="0"/>
        <w:adjustRightInd w:val="0"/>
        <w:spacing w:after="0" w:line="240" w:lineRule="auto"/>
        <w:ind w:left="480" w:hanging="480"/>
        <w:jc w:val="both"/>
        <w:rPr>
          <w:rFonts w:ascii="Calibri" w:hAnsi="Calibri" w:cs="Calibri"/>
          <w:noProof/>
          <w:szCs w:val="24"/>
          <w:lang w:val="en-GB"/>
        </w:rPr>
      </w:pPr>
      <w:r w:rsidRPr="001F6348">
        <w:rPr>
          <w:rFonts w:ascii="Calibri" w:hAnsi="Calibri" w:cs="Calibri"/>
          <w:noProof/>
          <w:szCs w:val="24"/>
          <w:lang w:val="en-GB"/>
        </w:rPr>
        <w:t xml:space="preserve">Sih, A., Cote, J., Evans, M., Fogarty, S. &amp; Pruitt, J. 2012. Ecological implications of behavioural syndromes. </w:t>
      </w:r>
      <w:r w:rsidRPr="001F6348">
        <w:rPr>
          <w:rFonts w:ascii="Calibri" w:hAnsi="Calibri" w:cs="Calibri"/>
          <w:i/>
          <w:iCs/>
          <w:noProof/>
          <w:szCs w:val="24"/>
          <w:lang w:val="en-GB"/>
        </w:rPr>
        <w:t>Ecol. Lett.</w:t>
      </w:r>
      <w:r w:rsidRPr="001F6348">
        <w:rPr>
          <w:rFonts w:ascii="Calibri" w:hAnsi="Calibri" w:cs="Calibri"/>
          <w:noProof/>
          <w:szCs w:val="24"/>
          <w:lang w:val="en-GB"/>
        </w:rPr>
        <w:t xml:space="preserve"> </w:t>
      </w:r>
      <w:r w:rsidRPr="001F6348">
        <w:rPr>
          <w:rFonts w:ascii="Calibri" w:hAnsi="Calibri" w:cs="Calibri"/>
          <w:b/>
          <w:bCs/>
          <w:noProof/>
          <w:szCs w:val="24"/>
          <w:lang w:val="en-GB"/>
        </w:rPr>
        <w:t>15</w:t>
      </w:r>
      <w:r w:rsidRPr="001F6348">
        <w:rPr>
          <w:rFonts w:ascii="Calibri" w:hAnsi="Calibri" w:cs="Calibri"/>
          <w:noProof/>
          <w:szCs w:val="24"/>
          <w:lang w:val="en-GB"/>
        </w:rPr>
        <w:t>: 278–289.</w:t>
      </w:r>
    </w:p>
    <w:p w14:paraId="10B7700D" w14:textId="77777777" w:rsidR="00056AFC" w:rsidRPr="00056AFC" w:rsidRDefault="00056AFC" w:rsidP="001F6348">
      <w:pPr>
        <w:widowControl w:val="0"/>
        <w:autoSpaceDE w:val="0"/>
        <w:autoSpaceDN w:val="0"/>
        <w:adjustRightInd w:val="0"/>
        <w:spacing w:after="0" w:line="240" w:lineRule="auto"/>
        <w:ind w:left="480" w:hanging="480"/>
        <w:jc w:val="both"/>
        <w:rPr>
          <w:rFonts w:ascii="Calibri" w:hAnsi="Calibri" w:cs="Calibri"/>
          <w:noProof/>
        </w:rPr>
      </w:pPr>
      <w:r w:rsidRPr="001F6348">
        <w:rPr>
          <w:rFonts w:ascii="Calibri" w:hAnsi="Calibri" w:cs="Calibri"/>
          <w:noProof/>
          <w:szCs w:val="24"/>
          <w:lang w:val="en-GB"/>
        </w:rPr>
        <w:t xml:space="preserve">Slagsvold, T. 1975. Competition between the Great Tit Parus major and the Pied Flycatcher Ficedula hypoleuca in the Breeding Season. </w:t>
      </w:r>
      <w:r w:rsidRPr="00056AFC">
        <w:rPr>
          <w:rFonts w:ascii="Calibri" w:hAnsi="Calibri" w:cs="Calibri"/>
          <w:i/>
          <w:iCs/>
          <w:noProof/>
          <w:szCs w:val="24"/>
        </w:rPr>
        <w:t>Scand. J. Ornithol.</w:t>
      </w:r>
      <w:r w:rsidRPr="00056AFC">
        <w:rPr>
          <w:rFonts w:ascii="Calibri" w:hAnsi="Calibri" w:cs="Calibri"/>
          <w:noProof/>
          <w:szCs w:val="24"/>
        </w:rPr>
        <w:t xml:space="preserve"> </w:t>
      </w:r>
      <w:r w:rsidRPr="00056AFC">
        <w:rPr>
          <w:rFonts w:ascii="Calibri" w:hAnsi="Calibri" w:cs="Calibri"/>
          <w:b/>
          <w:bCs/>
          <w:noProof/>
          <w:szCs w:val="24"/>
        </w:rPr>
        <w:t>6</w:t>
      </w:r>
      <w:r w:rsidRPr="00056AFC">
        <w:rPr>
          <w:rFonts w:ascii="Calibri" w:hAnsi="Calibri" w:cs="Calibri"/>
          <w:noProof/>
          <w:szCs w:val="24"/>
        </w:rPr>
        <w:t>: 179–190.</w:t>
      </w:r>
    </w:p>
    <w:p w14:paraId="2051B177" w14:textId="77777777" w:rsidR="00832757" w:rsidRDefault="00832757" w:rsidP="001F6348">
      <w:pPr>
        <w:pStyle w:val="NoSpacing"/>
        <w:jc w:val="both"/>
        <w:rPr>
          <w:lang w:val="en-GB"/>
        </w:rPr>
      </w:pPr>
      <w:r>
        <w:rPr>
          <w:lang w:val="en-GB"/>
        </w:rPr>
        <w:fldChar w:fldCharType="end"/>
      </w:r>
    </w:p>
    <w:p w14:paraId="2144A245" w14:textId="77777777" w:rsidR="001F6348" w:rsidRDefault="001F6348" w:rsidP="001F6348">
      <w:pPr>
        <w:pStyle w:val="NoSpacing"/>
        <w:jc w:val="both"/>
        <w:rPr>
          <w:color w:val="FF0000"/>
        </w:rPr>
        <w:sectPr w:rsidR="001F6348" w:rsidSect="001F6348">
          <w:type w:val="continuous"/>
          <w:pgSz w:w="11906" w:h="16838"/>
          <w:pgMar w:top="1440" w:right="1440" w:bottom="1440" w:left="1440" w:header="708" w:footer="708" w:gutter="0"/>
          <w:cols w:space="708"/>
          <w:docGrid w:linePitch="360"/>
        </w:sectPr>
      </w:pPr>
    </w:p>
    <w:p w14:paraId="7A93CAC9" w14:textId="440F7D3F" w:rsidR="003C13C6" w:rsidRPr="003C13C6" w:rsidRDefault="003C13C6" w:rsidP="001F6348">
      <w:pPr>
        <w:pStyle w:val="NoSpacing"/>
        <w:jc w:val="both"/>
        <w:rPr>
          <w:color w:val="FF0000"/>
        </w:rPr>
      </w:pPr>
    </w:p>
    <w:p w14:paraId="12D78738" w14:textId="77777777" w:rsidR="00832757" w:rsidRPr="003C13C6" w:rsidRDefault="00832757" w:rsidP="001F6348">
      <w:pPr>
        <w:pStyle w:val="NoSpacing"/>
        <w:jc w:val="both"/>
      </w:pPr>
    </w:p>
    <w:p w14:paraId="716B2F1B" w14:textId="77777777" w:rsidR="00832757" w:rsidRPr="003C13C6" w:rsidRDefault="00832757" w:rsidP="001F6348">
      <w:pPr>
        <w:pStyle w:val="NoSpacing"/>
        <w:jc w:val="both"/>
      </w:pPr>
    </w:p>
    <w:p w14:paraId="37FB0EC1" w14:textId="77777777" w:rsidR="00832757" w:rsidRPr="003C13C6" w:rsidRDefault="00832757" w:rsidP="001F6348">
      <w:pPr>
        <w:pStyle w:val="NoSpacing"/>
        <w:jc w:val="both"/>
      </w:pPr>
    </w:p>
    <w:sectPr w:rsidR="00832757" w:rsidRPr="003C13C6" w:rsidSect="00295F91">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E3DB27" w14:textId="77777777" w:rsidR="00377F12" w:rsidRDefault="00377F12" w:rsidP="00027873">
      <w:pPr>
        <w:spacing w:after="0" w:line="240" w:lineRule="auto"/>
      </w:pPr>
      <w:r>
        <w:separator/>
      </w:r>
    </w:p>
  </w:endnote>
  <w:endnote w:type="continuationSeparator" w:id="0">
    <w:p w14:paraId="34E18176" w14:textId="77777777" w:rsidR="00377F12" w:rsidRDefault="00377F12" w:rsidP="000278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8496246"/>
      <w:docPartObj>
        <w:docPartGallery w:val="Page Numbers (Bottom of Page)"/>
        <w:docPartUnique/>
      </w:docPartObj>
    </w:sdtPr>
    <w:sdtEndPr/>
    <w:sdtContent>
      <w:p w14:paraId="2557E4F1" w14:textId="05231C52" w:rsidR="00CD33BF" w:rsidRDefault="00CD33BF">
        <w:pPr>
          <w:pStyle w:val="Footer"/>
          <w:jc w:val="right"/>
        </w:pPr>
        <w:r w:rsidRPr="00B55B79">
          <w:rPr>
            <w:noProof/>
            <w:lang w:val="en-GB" w:eastAsia="en-GB"/>
          </w:rPr>
          <w:drawing>
            <wp:anchor distT="0" distB="0" distL="114300" distR="114300" simplePos="0" relativeHeight="251659264" behindDoc="1" locked="0" layoutInCell="1" allowOverlap="1" wp14:anchorId="76E57C2A" wp14:editId="5CD9409B">
              <wp:simplePos x="0" y="0"/>
              <wp:positionH relativeFrom="column">
                <wp:posOffset>5778500</wp:posOffset>
              </wp:positionH>
              <wp:positionV relativeFrom="paragraph">
                <wp:posOffset>-78105</wp:posOffset>
              </wp:positionV>
              <wp:extent cx="469900" cy="469900"/>
              <wp:effectExtent l="0" t="0" r="6350" b="6350"/>
              <wp:wrapNone/>
              <wp:docPr id="7" name="Picture 5" descr="C:\Users\mnicolaus\Documents\Marion\divers\veni\2012\piedflycatcher_ma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C:\Users\mnicolaus\Documents\Marion\divers\veni\2012\piedflycatcher_male.jpg"/>
                      <pic:cNvPicPr>
                        <a:picLocks noChangeAspect="1" noChangeArrowheads="1"/>
                      </pic:cNvPicPr>
                    </pic:nvPicPr>
                    <pic:blipFill>
                      <a:blip r:embed="rId1" cstate="print">
                        <a:clrChange>
                          <a:clrFrom>
                            <a:srgbClr val="FFFFFF"/>
                          </a:clrFrom>
                          <a:clrTo>
                            <a:srgbClr val="FFFFFF">
                              <a:alpha val="0"/>
                            </a:srgbClr>
                          </a:clrTo>
                        </a:clrChange>
                      </a:blip>
                      <a:srcRect/>
                      <a:stretch>
                        <a:fillRect/>
                      </a:stretch>
                    </pic:blipFill>
                    <pic:spPr bwMode="auto">
                      <a:xfrm flipH="1">
                        <a:off x="0" y="0"/>
                        <a:ext cx="469900" cy="469900"/>
                      </a:xfrm>
                      <a:prstGeom prst="rect">
                        <a:avLst/>
                      </a:prstGeom>
                      <a:noFill/>
                    </pic:spPr>
                  </pic:pic>
                </a:graphicData>
              </a:graphic>
              <wp14:sizeRelH relativeFrom="margin">
                <wp14:pctWidth>0</wp14:pctWidth>
              </wp14:sizeRelH>
              <wp14:sizeRelV relativeFrom="margin">
                <wp14:pctHeight>0</wp14:pctHeight>
              </wp14:sizeRelV>
            </wp:anchor>
          </w:drawing>
        </w:r>
        <w:r>
          <w:t xml:space="preserve">    </w:t>
        </w:r>
        <w:r>
          <w:fldChar w:fldCharType="begin"/>
        </w:r>
        <w:r>
          <w:instrText>PAGE   \* MERGEFORMAT</w:instrText>
        </w:r>
        <w:r>
          <w:fldChar w:fldCharType="separate"/>
        </w:r>
        <w:r w:rsidR="00B94ECE">
          <w:rPr>
            <w:noProof/>
          </w:rPr>
          <w:t>9</w:t>
        </w:r>
        <w:r>
          <w:fldChar w:fldCharType="end"/>
        </w:r>
      </w:p>
    </w:sdtContent>
  </w:sdt>
  <w:p w14:paraId="37F6B0A4" w14:textId="77777777" w:rsidR="00CD33BF" w:rsidRDefault="00CD3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73015" w14:textId="77777777" w:rsidR="00377F12" w:rsidRDefault="00377F12" w:rsidP="00027873">
      <w:pPr>
        <w:spacing w:after="0" w:line="240" w:lineRule="auto"/>
      </w:pPr>
      <w:r>
        <w:separator/>
      </w:r>
    </w:p>
  </w:footnote>
  <w:footnote w:type="continuationSeparator" w:id="0">
    <w:p w14:paraId="3519A910" w14:textId="77777777" w:rsidR="00377F12" w:rsidRDefault="00377F12" w:rsidP="000278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57048"/>
    <w:multiLevelType w:val="hybridMultilevel"/>
    <w:tmpl w:val="941C64EE"/>
    <w:lvl w:ilvl="0" w:tplc="9662AE0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AD40EF7"/>
    <w:multiLevelType w:val="hybridMultilevel"/>
    <w:tmpl w:val="7F94E96C"/>
    <w:lvl w:ilvl="0" w:tplc="49BACA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E508C0"/>
    <w:multiLevelType w:val="hybridMultilevel"/>
    <w:tmpl w:val="8B20CC2C"/>
    <w:lvl w:ilvl="0" w:tplc="82CC51C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67CD7DCF"/>
    <w:multiLevelType w:val="hybridMultilevel"/>
    <w:tmpl w:val="7C6CB43A"/>
    <w:lvl w:ilvl="0" w:tplc="E4BA537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E50"/>
    <w:rsid w:val="00004E16"/>
    <w:rsid w:val="00007D57"/>
    <w:rsid w:val="00013178"/>
    <w:rsid w:val="000209DC"/>
    <w:rsid w:val="00021768"/>
    <w:rsid w:val="00023FA8"/>
    <w:rsid w:val="00027873"/>
    <w:rsid w:val="00034D44"/>
    <w:rsid w:val="00035647"/>
    <w:rsid w:val="00036B51"/>
    <w:rsid w:val="00040D66"/>
    <w:rsid w:val="00044CD3"/>
    <w:rsid w:val="00055FBF"/>
    <w:rsid w:val="00056AFC"/>
    <w:rsid w:val="000615A0"/>
    <w:rsid w:val="00062AC5"/>
    <w:rsid w:val="00071471"/>
    <w:rsid w:val="00074EF9"/>
    <w:rsid w:val="00080F6E"/>
    <w:rsid w:val="0008794E"/>
    <w:rsid w:val="000977AF"/>
    <w:rsid w:val="000A0691"/>
    <w:rsid w:val="000A5595"/>
    <w:rsid w:val="000A6386"/>
    <w:rsid w:val="000B2D0D"/>
    <w:rsid w:val="000B66B4"/>
    <w:rsid w:val="000C2542"/>
    <w:rsid w:val="000C4771"/>
    <w:rsid w:val="000D444C"/>
    <w:rsid w:val="000D4AF6"/>
    <w:rsid w:val="000E1F66"/>
    <w:rsid w:val="000E506B"/>
    <w:rsid w:val="000F142F"/>
    <w:rsid w:val="000F48D9"/>
    <w:rsid w:val="000F4DCB"/>
    <w:rsid w:val="00107312"/>
    <w:rsid w:val="00116149"/>
    <w:rsid w:val="00127495"/>
    <w:rsid w:val="0013020C"/>
    <w:rsid w:val="0013095A"/>
    <w:rsid w:val="00132983"/>
    <w:rsid w:val="00142BD4"/>
    <w:rsid w:val="001434FE"/>
    <w:rsid w:val="001525F2"/>
    <w:rsid w:val="00166A7F"/>
    <w:rsid w:val="00176852"/>
    <w:rsid w:val="001812F3"/>
    <w:rsid w:val="00185673"/>
    <w:rsid w:val="00186D32"/>
    <w:rsid w:val="001938C0"/>
    <w:rsid w:val="001B0701"/>
    <w:rsid w:val="001B6BA4"/>
    <w:rsid w:val="001D18EE"/>
    <w:rsid w:val="001D2EBD"/>
    <w:rsid w:val="001D596C"/>
    <w:rsid w:val="001D70A5"/>
    <w:rsid w:val="001D72C3"/>
    <w:rsid w:val="001E142D"/>
    <w:rsid w:val="001E2D11"/>
    <w:rsid w:val="001F0303"/>
    <w:rsid w:val="001F1E84"/>
    <w:rsid w:val="001F6204"/>
    <w:rsid w:val="001F6348"/>
    <w:rsid w:val="00204439"/>
    <w:rsid w:val="0021077D"/>
    <w:rsid w:val="00221044"/>
    <w:rsid w:val="00222450"/>
    <w:rsid w:val="002330DC"/>
    <w:rsid w:val="00242EB4"/>
    <w:rsid w:val="00253B28"/>
    <w:rsid w:val="00255E60"/>
    <w:rsid w:val="002728C2"/>
    <w:rsid w:val="00273DFA"/>
    <w:rsid w:val="0027584F"/>
    <w:rsid w:val="00286540"/>
    <w:rsid w:val="002943F9"/>
    <w:rsid w:val="00295F91"/>
    <w:rsid w:val="00296222"/>
    <w:rsid w:val="002A261D"/>
    <w:rsid w:val="002B7658"/>
    <w:rsid w:val="002C0FB1"/>
    <w:rsid w:val="002C6654"/>
    <w:rsid w:val="002E2A27"/>
    <w:rsid w:val="002E365D"/>
    <w:rsid w:val="002E4198"/>
    <w:rsid w:val="002E63A2"/>
    <w:rsid w:val="002E740C"/>
    <w:rsid w:val="002F0904"/>
    <w:rsid w:val="002F3888"/>
    <w:rsid w:val="00306645"/>
    <w:rsid w:val="00312718"/>
    <w:rsid w:val="00314502"/>
    <w:rsid w:val="00334FCA"/>
    <w:rsid w:val="00337E50"/>
    <w:rsid w:val="00337E57"/>
    <w:rsid w:val="00340324"/>
    <w:rsid w:val="003435CB"/>
    <w:rsid w:val="0034405E"/>
    <w:rsid w:val="00352D23"/>
    <w:rsid w:val="003552F8"/>
    <w:rsid w:val="0035638A"/>
    <w:rsid w:val="00360602"/>
    <w:rsid w:val="00362A60"/>
    <w:rsid w:val="00367BBD"/>
    <w:rsid w:val="00377F12"/>
    <w:rsid w:val="003858C6"/>
    <w:rsid w:val="003A166A"/>
    <w:rsid w:val="003A2F0C"/>
    <w:rsid w:val="003A5C64"/>
    <w:rsid w:val="003A6281"/>
    <w:rsid w:val="003B0C05"/>
    <w:rsid w:val="003B2BAB"/>
    <w:rsid w:val="003C13C6"/>
    <w:rsid w:val="003C24FE"/>
    <w:rsid w:val="003C4DB0"/>
    <w:rsid w:val="003E305D"/>
    <w:rsid w:val="003E5CC2"/>
    <w:rsid w:val="003E7889"/>
    <w:rsid w:val="004027BF"/>
    <w:rsid w:val="00403444"/>
    <w:rsid w:val="0040404F"/>
    <w:rsid w:val="004075D4"/>
    <w:rsid w:val="00420D90"/>
    <w:rsid w:val="00423496"/>
    <w:rsid w:val="00423A31"/>
    <w:rsid w:val="00426732"/>
    <w:rsid w:val="00446C50"/>
    <w:rsid w:val="00451E95"/>
    <w:rsid w:val="00463FB7"/>
    <w:rsid w:val="00465E15"/>
    <w:rsid w:val="004667BB"/>
    <w:rsid w:val="0047787D"/>
    <w:rsid w:val="00480038"/>
    <w:rsid w:val="00482C2B"/>
    <w:rsid w:val="0048432D"/>
    <w:rsid w:val="00495FFD"/>
    <w:rsid w:val="004B1A71"/>
    <w:rsid w:val="004B79D2"/>
    <w:rsid w:val="004D5CFE"/>
    <w:rsid w:val="004E45ED"/>
    <w:rsid w:val="005048AB"/>
    <w:rsid w:val="00510712"/>
    <w:rsid w:val="005127D9"/>
    <w:rsid w:val="00513086"/>
    <w:rsid w:val="0051719C"/>
    <w:rsid w:val="005179B3"/>
    <w:rsid w:val="00517C31"/>
    <w:rsid w:val="00520139"/>
    <w:rsid w:val="005207BF"/>
    <w:rsid w:val="005304F1"/>
    <w:rsid w:val="005354D6"/>
    <w:rsid w:val="00543857"/>
    <w:rsid w:val="005501F4"/>
    <w:rsid w:val="00552C20"/>
    <w:rsid w:val="00555635"/>
    <w:rsid w:val="005662A2"/>
    <w:rsid w:val="005C113D"/>
    <w:rsid w:val="005C1AC0"/>
    <w:rsid w:val="005D2377"/>
    <w:rsid w:val="005E49D2"/>
    <w:rsid w:val="005F3800"/>
    <w:rsid w:val="00606068"/>
    <w:rsid w:val="006069BD"/>
    <w:rsid w:val="006161EF"/>
    <w:rsid w:val="006179D1"/>
    <w:rsid w:val="0062756C"/>
    <w:rsid w:val="00633409"/>
    <w:rsid w:val="00635EA2"/>
    <w:rsid w:val="00646357"/>
    <w:rsid w:val="006505F2"/>
    <w:rsid w:val="00680BAC"/>
    <w:rsid w:val="006841A4"/>
    <w:rsid w:val="0068649A"/>
    <w:rsid w:val="006901D1"/>
    <w:rsid w:val="00694E3E"/>
    <w:rsid w:val="006A3484"/>
    <w:rsid w:val="006A56AE"/>
    <w:rsid w:val="006D13F9"/>
    <w:rsid w:val="006E3438"/>
    <w:rsid w:val="006E6F86"/>
    <w:rsid w:val="006E77FD"/>
    <w:rsid w:val="006F3F80"/>
    <w:rsid w:val="006F5385"/>
    <w:rsid w:val="006F740B"/>
    <w:rsid w:val="00712FA7"/>
    <w:rsid w:val="00730170"/>
    <w:rsid w:val="00737B6D"/>
    <w:rsid w:val="007445E9"/>
    <w:rsid w:val="007506CD"/>
    <w:rsid w:val="00750BA2"/>
    <w:rsid w:val="00763622"/>
    <w:rsid w:val="00766708"/>
    <w:rsid w:val="00774D73"/>
    <w:rsid w:val="00775673"/>
    <w:rsid w:val="00790D8A"/>
    <w:rsid w:val="007A167B"/>
    <w:rsid w:val="007A578A"/>
    <w:rsid w:val="007B141F"/>
    <w:rsid w:val="007B45C7"/>
    <w:rsid w:val="007B539F"/>
    <w:rsid w:val="007C3971"/>
    <w:rsid w:val="007D7703"/>
    <w:rsid w:val="007E6E1A"/>
    <w:rsid w:val="007F4BD1"/>
    <w:rsid w:val="007F4C91"/>
    <w:rsid w:val="007F550B"/>
    <w:rsid w:val="008034BC"/>
    <w:rsid w:val="00810FB9"/>
    <w:rsid w:val="00811F98"/>
    <w:rsid w:val="00813D4E"/>
    <w:rsid w:val="00814DB4"/>
    <w:rsid w:val="008321E6"/>
    <w:rsid w:val="00832757"/>
    <w:rsid w:val="00833070"/>
    <w:rsid w:val="00834ECC"/>
    <w:rsid w:val="00846A50"/>
    <w:rsid w:val="00846B07"/>
    <w:rsid w:val="0085023E"/>
    <w:rsid w:val="00850760"/>
    <w:rsid w:val="00853993"/>
    <w:rsid w:val="00855C2A"/>
    <w:rsid w:val="00860938"/>
    <w:rsid w:val="008742D6"/>
    <w:rsid w:val="0088340C"/>
    <w:rsid w:val="0088411D"/>
    <w:rsid w:val="00885179"/>
    <w:rsid w:val="00890728"/>
    <w:rsid w:val="008971B5"/>
    <w:rsid w:val="008A3138"/>
    <w:rsid w:val="008A7BE8"/>
    <w:rsid w:val="008B14AA"/>
    <w:rsid w:val="008C055F"/>
    <w:rsid w:val="008C11B2"/>
    <w:rsid w:val="008C1639"/>
    <w:rsid w:val="008C3311"/>
    <w:rsid w:val="008C7A22"/>
    <w:rsid w:val="008D231D"/>
    <w:rsid w:val="008D57F5"/>
    <w:rsid w:val="008D7D87"/>
    <w:rsid w:val="008E1C3A"/>
    <w:rsid w:val="00902F0A"/>
    <w:rsid w:val="009141BE"/>
    <w:rsid w:val="00931AA2"/>
    <w:rsid w:val="0093216F"/>
    <w:rsid w:val="009329A4"/>
    <w:rsid w:val="00935570"/>
    <w:rsid w:val="0095052D"/>
    <w:rsid w:val="0095130E"/>
    <w:rsid w:val="00954212"/>
    <w:rsid w:val="00955576"/>
    <w:rsid w:val="009905F3"/>
    <w:rsid w:val="0099579E"/>
    <w:rsid w:val="00996909"/>
    <w:rsid w:val="00996F14"/>
    <w:rsid w:val="009A64E8"/>
    <w:rsid w:val="009C305D"/>
    <w:rsid w:val="009D5FC5"/>
    <w:rsid w:val="009E6F0D"/>
    <w:rsid w:val="009F39E7"/>
    <w:rsid w:val="009F6A69"/>
    <w:rsid w:val="00A01074"/>
    <w:rsid w:val="00A04164"/>
    <w:rsid w:val="00A15604"/>
    <w:rsid w:val="00A23C51"/>
    <w:rsid w:val="00A3128F"/>
    <w:rsid w:val="00A5101F"/>
    <w:rsid w:val="00A546A8"/>
    <w:rsid w:val="00A54C47"/>
    <w:rsid w:val="00A56B87"/>
    <w:rsid w:val="00A671DC"/>
    <w:rsid w:val="00A80C9E"/>
    <w:rsid w:val="00A92DF0"/>
    <w:rsid w:val="00AA1B0A"/>
    <w:rsid w:val="00AA233C"/>
    <w:rsid w:val="00AA5532"/>
    <w:rsid w:val="00AA768A"/>
    <w:rsid w:val="00AB7614"/>
    <w:rsid w:val="00AE05F7"/>
    <w:rsid w:val="00AF227C"/>
    <w:rsid w:val="00AF22F5"/>
    <w:rsid w:val="00B0415A"/>
    <w:rsid w:val="00B146CB"/>
    <w:rsid w:val="00B154AB"/>
    <w:rsid w:val="00B17CFF"/>
    <w:rsid w:val="00B229D4"/>
    <w:rsid w:val="00B22EC3"/>
    <w:rsid w:val="00B25E66"/>
    <w:rsid w:val="00B439D7"/>
    <w:rsid w:val="00B50C2C"/>
    <w:rsid w:val="00B50D49"/>
    <w:rsid w:val="00B55B79"/>
    <w:rsid w:val="00B560EE"/>
    <w:rsid w:val="00B661DC"/>
    <w:rsid w:val="00B7446A"/>
    <w:rsid w:val="00B8311B"/>
    <w:rsid w:val="00B92392"/>
    <w:rsid w:val="00B94ECE"/>
    <w:rsid w:val="00B957F2"/>
    <w:rsid w:val="00BA482B"/>
    <w:rsid w:val="00BA7F72"/>
    <w:rsid w:val="00BB2545"/>
    <w:rsid w:val="00BB44EB"/>
    <w:rsid w:val="00BB7DEC"/>
    <w:rsid w:val="00BC7605"/>
    <w:rsid w:val="00BD35D0"/>
    <w:rsid w:val="00BE037B"/>
    <w:rsid w:val="00BE4874"/>
    <w:rsid w:val="00BE6856"/>
    <w:rsid w:val="00BF1ED3"/>
    <w:rsid w:val="00BF3710"/>
    <w:rsid w:val="00C021A0"/>
    <w:rsid w:val="00C12E60"/>
    <w:rsid w:val="00C12FA8"/>
    <w:rsid w:val="00C17B71"/>
    <w:rsid w:val="00C20BA0"/>
    <w:rsid w:val="00C2406D"/>
    <w:rsid w:val="00C3741E"/>
    <w:rsid w:val="00C40653"/>
    <w:rsid w:val="00C41318"/>
    <w:rsid w:val="00C4649F"/>
    <w:rsid w:val="00C61451"/>
    <w:rsid w:val="00C80A5C"/>
    <w:rsid w:val="00C85EF2"/>
    <w:rsid w:val="00C86044"/>
    <w:rsid w:val="00C95B95"/>
    <w:rsid w:val="00C96CA9"/>
    <w:rsid w:val="00CA2DBB"/>
    <w:rsid w:val="00CB03C9"/>
    <w:rsid w:val="00CC582D"/>
    <w:rsid w:val="00CC5B88"/>
    <w:rsid w:val="00CD33BF"/>
    <w:rsid w:val="00CD6606"/>
    <w:rsid w:val="00CD6770"/>
    <w:rsid w:val="00CE2683"/>
    <w:rsid w:val="00CE3A79"/>
    <w:rsid w:val="00CE49F7"/>
    <w:rsid w:val="00D13EC7"/>
    <w:rsid w:val="00D14BA3"/>
    <w:rsid w:val="00D32601"/>
    <w:rsid w:val="00D364B2"/>
    <w:rsid w:val="00D3681C"/>
    <w:rsid w:val="00D41B59"/>
    <w:rsid w:val="00D4459D"/>
    <w:rsid w:val="00D5582E"/>
    <w:rsid w:val="00D61E98"/>
    <w:rsid w:val="00D71815"/>
    <w:rsid w:val="00D73A8A"/>
    <w:rsid w:val="00DA7913"/>
    <w:rsid w:val="00DA7DE0"/>
    <w:rsid w:val="00DB036F"/>
    <w:rsid w:val="00DB1FFE"/>
    <w:rsid w:val="00DC6F4D"/>
    <w:rsid w:val="00DD4D6D"/>
    <w:rsid w:val="00DD6D3F"/>
    <w:rsid w:val="00DE229D"/>
    <w:rsid w:val="00DE38F3"/>
    <w:rsid w:val="00DE4459"/>
    <w:rsid w:val="00DE7868"/>
    <w:rsid w:val="00DF7CD2"/>
    <w:rsid w:val="00E078F7"/>
    <w:rsid w:val="00E11142"/>
    <w:rsid w:val="00E13E28"/>
    <w:rsid w:val="00E151F4"/>
    <w:rsid w:val="00E3614F"/>
    <w:rsid w:val="00E44913"/>
    <w:rsid w:val="00E5115B"/>
    <w:rsid w:val="00E52496"/>
    <w:rsid w:val="00E730FB"/>
    <w:rsid w:val="00E81119"/>
    <w:rsid w:val="00E83CD3"/>
    <w:rsid w:val="00E97498"/>
    <w:rsid w:val="00EB715B"/>
    <w:rsid w:val="00ED2976"/>
    <w:rsid w:val="00ED6B3B"/>
    <w:rsid w:val="00EE4460"/>
    <w:rsid w:val="00EE71F5"/>
    <w:rsid w:val="00EF25B3"/>
    <w:rsid w:val="00EF45C6"/>
    <w:rsid w:val="00F04AF4"/>
    <w:rsid w:val="00F128C7"/>
    <w:rsid w:val="00F22B2C"/>
    <w:rsid w:val="00F2498D"/>
    <w:rsid w:val="00F254A2"/>
    <w:rsid w:val="00F3287D"/>
    <w:rsid w:val="00F440E4"/>
    <w:rsid w:val="00F45FAC"/>
    <w:rsid w:val="00F46256"/>
    <w:rsid w:val="00F50935"/>
    <w:rsid w:val="00F53DC9"/>
    <w:rsid w:val="00F63A4D"/>
    <w:rsid w:val="00F71DBA"/>
    <w:rsid w:val="00F75E2F"/>
    <w:rsid w:val="00F77FDF"/>
    <w:rsid w:val="00F80931"/>
    <w:rsid w:val="00F819AA"/>
    <w:rsid w:val="00F827A4"/>
    <w:rsid w:val="00F859DC"/>
    <w:rsid w:val="00FA10B9"/>
    <w:rsid w:val="00FA4378"/>
    <w:rsid w:val="00FB05EC"/>
    <w:rsid w:val="00FD3045"/>
    <w:rsid w:val="00FD5C05"/>
    <w:rsid w:val="00FE448F"/>
    <w:rsid w:val="00FE6E70"/>
    <w:rsid w:val="00FF6A72"/>
  </w:rsids>
  <m:mathPr>
    <m:mathFont m:val="Cambria Math"/>
    <m:brkBin m:val="before"/>
    <m:brkBinSub m:val="--"/>
    <m:smallFrac m:val="0"/>
    <m:dispDef/>
    <m:lMargin m:val="0"/>
    <m:rMargin m:val="0"/>
    <m:defJc m:val="centerGroup"/>
    <m:wrapIndent m:val="1440"/>
    <m:intLim m:val="subSup"/>
    <m:naryLim m:val="undOvr"/>
  </m:mathPr>
  <w:themeFontLang w:val="nl-NL" w:eastAsia="nl-NL"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3E3ED9"/>
  <w15:chartTrackingRefBased/>
  <w15:docId w15:val="{C2E781FD-C1E8-4AC3-AF80-5786DC365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7E50"/>
    <w:pPr>
      <w:spacing w:after="0" w:line="240" w:lineRule="auto"/>
    </w:pPr>
  </w:style>
  <w:style w:type="paragraph" w:styleId="Caption">
    <w:name w:val="caption"/>
    <w:basedOn w:val="Normal"/>
    <w:next w:val="Normal"/>
    <w:uiPriority w:val="35"/>
    <w:unhideWhenUsed/>
    <w:qFormat/>
    <w:rsid w:val="00774D7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278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873"/>
  </w:style>
  <w:style w:type="paragraph" w:styleId="Footer">
    <w:name w:val="footer"/>
    <w:basedOn w:val="Normal"/>
    <w:link w:val="FooterChar"/>
    <w:uiPriority w:val="99"/>
    <w:unhideWhenUsed/>
    <w:rsid w:val="000278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873"/>
  </w:style>
  <w:style w:type="paragraph" w:styleId="ListParagraph">
    <w:name w:val="List Paragraph"/>
    <w:basedOn w:val="Normal"/>
    <w:uiPriority w:val="34"/>
    <w:qFormat/>
    <w:rsid w:val="00954212"/>
    <w:pPr>
      <w:ind w:left="720"/>
      <w:contextualSpacing/>
    </w:pPr>
    <w:rPr>
      <w:lang w:val="en-GB"/>
    </w:rPr>
  </w:style>
  <w:style w:type="character" w:styleId="Hyperlink">
    <w:name w:val="Hyperlink"/>
    <w:basedOn w:val="DefaultParagraphFont"/>
    <w:uiPriority w:val="99"/>
    <w:unhideWhenUsed/>
    <w:rsid w:val="001E2D11"/>
    <w:rPr>
      <w:color w:val="0563C1" w:themeColor="hyperlink"/>
      <w:u w:val="single"/>
    </w:rPr>
  </w:style>
  <w:style w:type="character" w:customStyle="1" w:styleId="UnresolvedMention1">
    <w:name w:val="Unresolved Mention1"/>
    <w:basedOn w:val="DefaultParagraphFont"/>
    <w:uiPriority w:val="99"/>
    <w:semiHidden/>
    <w:unhideWhenUsed/>
    <w:rsid w:val="001E2D11"/>
    <w:rPr>
      <w:color w:val="808080"/>
      <w:shd w:val="clear" w:color="auto" w:fill="E6E6E6"/>
    </w:rPr>
  </w:style>
  <w:style w:type="character" w:styleId="SubtleEmphasis">
    <w:name w:val="Subtle Emphasis"/>
    <w:basedOn w:val="DefaultParagraphFont"/>
    <w:uiPriority w:val="19"/>
    <w:qFormat/>
    <w:rsid w:val="00221044"/>
    <w:rPr>
      <w:i/>
      <w:iCs/>
      <w:color w:val="404040" w:themeColor="text1" w:themeTint="BF"/>
    </w:rPr>
  </w:style>
  <w:style w:type="paragraph" w:styleId="BalloonText">
    <w:name w:val="Balloon Text"/>
    <w:basedOn w:val="Normal"/>
    <w:link w:val="BalloonTextChar"/>
    <w:uiPriority w:val="99"/>
    <w:semiHidden/>
    <w:unhideWhenUsed/>
    <w:rsid w:val="00186D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6D32"/>
    <w:rPr>
      <w:rFonts w:ascii="Segoe UI" w:hAnsi="Segoe UI" w:cs="Segoe UI"/>
      <w:sz w:val="18"/>
      <w:szCs w:val="18"/>
    </w:rPr>
  </w:style>
  <w:style w:type="character" w:styleId="CommentReference">
    <w:name w:val="annotation reference"/>
    <w:basedOn w:val="DefaultParagraphFont"/>
    <w:uiPriority w:val="99"/>
    <w:semiHidden/>
    <w:unhideWhenUsed/>
    <w:rsid w:val="009E6F0D"/>
    <w:rPr>
      <w:sz w:val="16"/>
      <w:szCs w:val="16"/>
    </w:rPr>
  </w:style>
  <w:style w:type="paragraph" w:styleId="CommentText">
    <w:name w:val="annotation text"/>
    <w:basedOn w:val="Normal"/>
    <w:link w:val="CommentTextChar"/>
    <w:uiPriority w:val="99"/>
    <w:semiHidden/>
    <w:unhideWhenUsed/>
    <w:rsid w:val="009E6F0D"/>
    <w:pPr>
      <w:spacing w:line="240" w:lineRule="auto"/>
    </w:pPr>
    <w:rPr>
      <w:sz w:val="20"/>
      <w:szCs w:val="20"/>
    </w:rPr>
  </w:style>
  <w:style w:type="character" w:customStyle="1" w:styleId="CommentTextChar">
    <w:name w:val="Comment Text Char"/>
    <w:basedOn w:val="DefaultParagraphFont"/>
    <w:link w:val="CommentText"/>
    <w:uiPriority w:val="99"/>
    <w:semiHidden/>
    <w:rsid w:val="009E6F0D"/>
    <w:rPr>
      <w:sz w:val="20"/>
      <w:szCs w:val="20"/>
    </w:rPr>
  </w:style>
  <w:style w:type="paragraph" w:styleId="CommentSubject">
    <w:name w:val="annotation subject"/>
    <w:basedOn w:val="CommentText"/>
    <w:next w:val="CommentText"/>
    <w:link w:val="CommentSubjectChar"/>
    <w:uiPriority w:val="99"/>
    <w:semiHidden/>
    <w:unhideWhenUsed/>
    <w:rsid w:val="009E6F0D"/>
    <w:rPr>
      <w:b/>
      <w:bCs/>
    </w:rPr>
  </w:style>
  <w:style w:type="character" w:customStyle="1" w:styleId="CommentSubjectChar">
    <w:name w:val="Comment Subject Char"/>
    <w:basedOn w:val="CommentTextChar"/>
    <w:link w:val="CommentSubject"/>
    <w:uiPriority w:val="99"/>
    <w:semiHidden/>
    <w:rsid w:val="009E6F0D"/>
    <w:rPr>
      <w:b/>
      <w:bCs/>
      <w:sz w:val="20"/>
      <w:szCs w:val="20"/>
    </w:rPr>
  </w:style>
  <w:style w:type="paragraph" w:styleId="Revision">
    <w:name w:val="Revision"/>
    <w:hidden/>
    <w:uiPriority w:val="99"/>
    <w:semiHidden/>
    <w:rsid w:val="008A313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540477">
      <w:bodyDiv w:val="1"/>
      <w:marLeft w:val="0"/>
      <w:marRight w:val="0"/>
      <w:marTop w:val="0"/>
      <w:marBottom w:val="0"/>
      <w:divBdr>
        <w:top w:val="none" w:sz="0" w:space="0" w:color="auto"/>
        <w:left w:val="none" w:sz="0" w:space="0" w:color="auto"/>
        <w:bottom w:val="none" w:sz="0" w:space="0" w:color="auto"/>
        <w:right w:val="none" w:sz="0" w:space="0" w:color="auto"/>
      </w:divBdr>
      <w:divsChild>
        <w:div w:id="66728674">
          <w:marLeft w:val="0"/>
          <w:marRight w:val="0"/>
          <w:marTop w:val="0"/>
          <w:marBottom w:val="0"/>
          <w:divBdr>
            <w:top w:val="none" w:sz="0" w:space="0" w:color="auto"/>
            <w:left w:val="none" w:sz="0" w:space="0" w:color="auto"/>
            <w:bottom w:val="none" w:sz="0" w:space="0" w:color="auto"/>
            <w:right w:val="none" w:sz="0" w:space="0" w:color="auto"/>
          </w:divBdr>
        </w:div>
        <w:div w:id="74397313">
          <w:marLeft w:val="0"/>
          <w:marRight w:val="0"/>
          <w:marTop w:val="0"/>
          <w:marBottom w:val="0"/>
          <w:divBdr>
            <w:top w:val="none" w:sz="0" w:space="0" w:color="auto"/>
            <w:left w:val="none" w:sz="0" w:space="0" w:color="auto"/>
            <w:bottom w:val="none" w:sz="0" w:space="0" w:color="auto"/>
            <w:right w:val="none" w:sz="0" w:space="0" w:color="auto"/>
          </w:divBdr>
        </w:div>
        <w:div w:id="331101404">
          <w:marLeft w:val="0"/>
          <w:marRight w:val="0"/>
          <w:marTop w:val="0"/>
          <w:marBottom w:val="0"/>
          <w:divBdr>
            <w:top w:val="none" w:sz="0" w:space="0" w:color="auto"/>
            <w:left w:val="none" w:sz="0" w:space="0" w:color="auto"/>
            <w:bottom w:val="none" w:sz="0" w:space="0" w:color="auto"/>
            <w:right w:val="none" w:sz="0" w:space="0" w:color="auto"/>
          </w:divBdr>
        </w:div>
        <w:div w:id="335152555">
          <w:marLeft w:val="0"/>
          <w:marRight w:val="0"/>
          <w:marTop w:val="0"/>
          <w:marBottom w:val="0"/>
          <w:divBdr>
            <w:top w:val="none" w:sz="0" w:space="0" w:color="auto"/>
            <w:left w:val="none" w:sz="0" w:space="0" w:color="auto"/>
            <w:bottom w:val="none" w:sz="0" w:space="0" w:color="auto"/>
            <w:right w:val="none" w:sz="0" w:space="0" w:color="auto"/>
          </w:divBdr>
        </w:div>
        <w:div w:id="373962703">
          <w:marLeft w:val="0"/>
          <w:marRight w:val="0"/>
          <w:marTop w:val="0"/>
          <w:marBottom w:val="0"/>
          <w:divBdr>
            <w:top w:val="none" w:sz="0" w:space="0" w:color="auto"/>
            <w:left w:val="none" w:sz="0" w:space="0" w:color="auto"/>
            <w:bottom w:val="none" w:sz="0" w:space="0" w:color="auto"/>
            <w:right w:val="none" w:sz="0" w:space="0" w:color="auto"/>
          </w:divBdr>
        </w:div>
        <w:div w:id="448819236">
          <w:marLeft w:val="0"/>
          <w:marRight w:val="0"/>
          <w:marTop w:val="0"/>
          <w:marBottom w:val="0"/>
          <w:divBdr>
            <w:top w:val="none" w:sz="0" w:space="0" w:color="auto"/>
            <w:left w:val="none" w:sz="0" w:space="0" w:color="auto"/>
            <w:bottom w:val="none" w:sz="0" w:space="0" w:color="auto"/>
            <w:right w:val="none" w:sz="0" w:space="0" w:color="auto"/>
          </w:divBdr>
        </w:div>
        <w:div w:id="463041799">
          <w:marLeft w:val="0"/>
          <w:marRight w:val="0"/>
          <w:marTop w:val="0"/>
          <w:marBottom w:val="0"/>
          <w:divBdr>
            <w:top w:val="none" w:sz="0" w:space="0" w:color="auto"/>
            <w:left w:val="none" w:sz="0" w:space="0" w:color="auto"/>
            <w:bottom w:val="none" w:sz="0" w:space="0" w:color="auto"/>
            <w:right w:val="none" w:sz="0" w:space="0" w:color="auto"/>
          </w:divBdr>
        </w:div>
        <w:div w:id="496045022">
          <w:marLeft w:val="0"/>
          <w:marRight w:val="0"/>
          <w:marTop w:val="0"/>
          <w:marBottom w:val="0"/>
          <w:divBdr>
            <w:top w:val="none" w:sz="0" w:space="0" w:color="auto"/>
            <w:left w:val="none" w:sz="0" w:space="0" w:color="auto"/>
            <w:bottom w:val="none" w:sz="0" w:space="0" w:color="auto"/>
            <w:right w:val="none" w:sz="0" w:space="0" w:color="auto"/>
          </w:divBdr>
        </w:div>
        <w:div w:id="762990856">
          <w:marLeft w:val="0"/>
          <w:marRight w:val="0"/>
          <w:marTop w:val="0"/>
          <w:marBottom w:val="0"/>
          <w:divBdr>
            <w:top w:val="none" w:sz="0" w:space="0" w:color="auto"/>
            <w:left w:val="none" w:sz="0" w:space="0" w:color="auto"/>
            <w:bottom w:val="none" w:sz="0" w:space="0" w:color="auto"/>
            <w:right w:val="none" w:sz="0" w:space="0" w:color="auto"/>
          </w:divBdr>
        </w:div>
        <w:div w:id="768358630">
          <w:marLeft w:val="0"/>
          <w:marRight w:val="0"/>
          <w:marTop w:val="0"/>
          <w:marBottom w:val="0"/>
          <w:divBdr>
            <w:top w:val="none" w:sz="0" w:space="0" w:color="auto"/>
            <w:left w:val="none" w:sz="0" w:space="0" w:color="auto"/>
            <w:bottom w:val="none" w:sz="0" w:space="0" w:color="auto"/>
            <w:right w:val="none" w:sz="0" w:space="0" w:color="auto"/>
          </w:divBdr>
        </w:div>
        <w:div w:id="812215897">
          <w:marLeft w:val="0"/>
          <w:marRight w:val="0"/>
          <w:marTop w:val="0"/>
          <w:marBottom w:val="0"/>
          <w:divBdr>
            <w:top w:val="none" w:sz="0" w:space="0" w:color="auto"/>
            <w:left w:val="none" w:sz="0" w:space="0" w:color="auto"/>
            <w:bottom w:val="none" w:sz="0" w:space="0" w:color="auto"/>
            <w:right w:val="none" w:sz="0" w:space="0" w:color="auto"/>
          </w:divBdr>
        </w:div>
        <w:div w:id="829175818">
          <w:marLeft w:val="0"/>
          <w:marRight w:val="0"/>
          <w:marTop w:val="0"/>
          <w:marBottom w:val="0"/>
          <w:divBdr>
            <w:top w:val="none" w:sz="0" w:space="0" w:color="auto"/>
            <w:left w:val="none" w:sz="0" w:space="0" w:color="auto"/>
            <w:bottom w:val="none" w:sz="0" w:space="0" w:color="auto"/>
            <w:right w:val="none" w:sz="0" w:space="0" w:color="auto"/>
          </w:divBdr>
        </w:div>
        <w:div w:id="892933635">
          <w:marLeft w:val="0"/>
          <w:marRight w:val="0"/>
          <w:marTop w:val="0"/>
          <w:marBottom w:val="0"/>
          <w:divBdr>
            <w:top w:val="none" w:sz="0" w:space="0" w:color="auto"/>
            <w:left w:val="none" w:sz="0" w:space="0" w:color="auto"/>
            <w:bottom w:val="none" w:sz="0" w:space="0" w:color="auto"/>
            <w:right w:val="none" w:sz="0" w:space="0" w:color="auto"/>
          </w:divBdr>
        </w:div>
        <w:div w:id="1043095416">
          <w:marLeft w:val="0"/>
          <w:marRight w:val="0"/>
          <w:marTop w:val="0"/>
          <w:marBottom w:val="0"/>
          <w:divBdr>
            <w:top w:val="none" w:sz="0" w:space="0" w:color="auto"/>
            <w:left w:val="none" w:sz="0" w:space="0" w:color="auto"/>
            <w:bottom w:val="none" w:sz="0" w:space="0" w:color="auto"/>
            <w:right w:val="none" w:sz="0" w:space="0" w:color="auto"/>
          </w:divBdr>
        </w:div>
        <w:div w:id="1167211240">
          <w:marLeft w:val="0"/>
          <w:marRight w:val="0"/>
          <w:marTop w:val="0"/>
          <w:marBottom w:val="0"/>
          <w:divBdr>
            <w:top w:val="none" w:sz="0" w:space="0" w:color="auto"/>
            <w:left w:val="none" w:sz="0" w:space="0" w:color="auto"/>
            <w:bottom w:val="none" w:sz="0" w:space="0" w:color="auto"/>
            <w:right w:val="none" w:sz="0" w:space="0" w:color="auto"/>
          </w:divBdr>
        </w:div>
        <w:div w:id="1299797690">
          <w:marLeft w:val="0"/>
          <w:marRight w:val="0"/>
          <w:marTop w:val="0"/>
          <w:marBottom w:val="0"/>
          <w:divBdr>
            <w:top w:val="none" w:sz="0" w:space="0" w:color="auto"/>
            <w:left w:val="none" w:sz="0" w:space="0" w:color="auto"/>
            <w:bottom w:val="none" w:sz="0" w:space="0" w:color="auto"/>
            <w:right w:val="none" w:sz="0" w:space="0" w:color="auto"/>
          </w:divBdr>
        </w:div>
        <w:div w:id="1313486339">
          <w:marLeft w:val="0"/>
          <w:marRight w:val="0"/>
          <w:marTop w:val="0"/>
          <w:marBottom w:val="0"/>
          <w:divBdr>
            <w:top w:val="none" w:sz="0" w:space="0" w:color="auto"/>
            <w:left w:val="none" w:sz="0" w:space="0" w:color="auto"/>
            <w:bottom w:val="none" w:sz="0" w:space="0" w:color="auto"/>
            <w:right w:val="none" w:sz="0" w:space="0" w:color="auto"/>
          </w:divBdr>
        </w:div>
        <w:div w:id="1359502478">
          <w:marLeft w:val="0"/>
          <w:marRight w:val="0"/>
          <w:marTop w:val="0"/>
          <w:marBottom w:val="0"/>
          <w:divBdr>
            <w:top w:val="none" w:sz="0" w:space="0" w:color="auto"/>
            <w:left w:val="none" w:sz="0" w:space="0" w:color="auto"/>
            <w:bottom w:val="none" w:sz="0" w:space="0" w:color="auto"/>
            <w:right w:val="none" w:sz="0" w:space="0" w:color="auto"/>
          </w:divBdr>
        </w:div>
        <w:div w:id="1393968927">
          <w:marLeft w:val="0"/>
          <w:marRight w:val="0"/>
          <w:marTop w:val="0"/>
          <w:marBottom w:val="0"/>
          <w:divBdr>
            <w:top w:val="none" w:sz="0" w:space="0" w:color="auto"/>
            <w:left w:val="none" w:sz="0" w:space="0" w:color="auto"/>
            <w:bottom w:val="none" w:sz="0" w:space="0" w:color="auto"/>
            <w:right w:val="none" w:sz="0" w:space="0" w:color="auto"/>
          </w:divBdr>
        </w:div>
        <w:div w:id="1404983795">
          <w:marLeft w:val="0"/>
          <w:marRight w:val="0"/>
          <w:marTop w:val="0"/>
          <w:marBottom w:val="0"/>
          <w:divBdr>
            <w:top w:val="none" w:sz="0" w:space="0" w:color="auto"/>
            <w:left w:val="none" w:sz="0" w:space="0" w:color="auto"/>
            <w:bottom w:val="none" w:sz="0" w:space="0" w:color="auto"/>
            <w:right w:val="none" w:sz="0" w:space="0" w:color="auto"/>
          </w:divBdr>
        </w:div>
        <w:div w:id="1469780938">
          <w:marLeft w:val="0"/>
          <w:marRight w:val="0"/>
          <w:marTop w:val="0"/>
          <w:marBottom w:val="0"/>
          <w:divBdr>
            <w:top w:val="none" w:sz="0" w:space="0" w:color="auto"/>
            <w:left w:val="none" w:sz="0" w:space="0" w:color="auto"/>
            <w:bottom w:val="none" w:sz="0" w:space="0" w:color="auto"/>
            <w:right w:val="none" w:sz="0" w:space="0" w:color="auto"/>
          </w:divBdr>
        </w:div>
        <w:div w:id="1509558802">
          <w:marLeft w:val="0"/>
          <w:marRight w:val="0"/>
          <w:marTop w:val="0"/>
          <w:marBottom w:val="0"/>
          <w:divBdr>
            <w:top w:val="none" w:sz="0" w:space="0" w:color="auto"/>
            <w:left w:val="none" w:sz="0" w:space="0" w:color="auto"/>
            <w:bottom w:val="none" w:sz="0" w:space="0" w:color="auto"/>
            <w:right w:val="none" w:sz="0" w:space="0" w:color="auto"/>
          </w:divBdr>
        </w:div>
        <w:div w:id="1619067805">
          <w:marLeft w:val="0"/>
          <w:marRight w:val="0"/>
          <w:marTop w:val="0"/>
          <w:marBottom w:val="0"/>
          <w:divBdr>
            <w:top w:val="none" w:sz="0" w:space="0" w:color="auto"/>
            <w:left w:val="none" w:sz="0" w:space="0" w:color="auto"/>
            <w:bottom w:val="none" w:sz="0" w:space="0" w:color="auto"/>
            <w:right w:val="none" w:sz="0" w:space="0" w:color="auto"/>
          </w:divBdr>
        </w:div>
        <w:div w:id="1651322957">
          <w:marLeft w:val="0"/>
          <w:marRight w:val="0"/>
          <w:marTop w:val="0"/>
          <w:marBottom w:val="0"/>
          <w:divBdr>
            <w:top w:val="none" w:sz="0" w:space="0" w:color="auto"/>
            <w:left w:val="none" w:sz="0" w:space="0" w:color="auto"/>
            <w:bottom w:val="none" w:sz="0" w:space="0" w:color="auto"/>
            <w:right w:val="none" w:sz="0" w:space="0" w:color="auto"/>
          </w:divBdr>
        </w:div>
        <w:div w:id="1653480248">
          <w:marLeft w:val="0"/>
          <w:marRight w:val="0"/>
          <w:marTop w:val="0"/>
          <w:marBottom w:val="0"/>
          <w:divBdr>
            <w:top w:val="none" w:sz="0" w:space="0" w:color="auto"/>
            <w:left w:val="none" w:sz="0" w:space="0" w:color="auto"/>
            <w:bottom w:val="none" w:sz="0" w:space="0" w:color="auto"/>
            <w:right w:val="none" w:sz="0" w:space="0" w:color="auto"/>
          </w:divBdr>
        </w:div>
        <w:div w:id="1654410353">
          <w:marLeft w:val="0"/>
          <w:marRight w:val="0"/>
          <w:marTop w:val="0"/>
          <w:marBottom w:val="0"/>
          <w:divBdr>
            <w:top w:val="none" w:sz="0" w:space="0" w:color="auto"/>
            <w:left w:val="none" w:sz="0" w:space="0" w:color="auto"/>
            <w:bottom w:val="none" w:sz="0" w:space="0" w:color="auto"/>
            <w:right w:val="none" w:sz="0" w:space="0" w:color="auto"/>
          </w:divBdr>
        </w:div>
        <w:div w:id="1680083909">
          <w:marLeft w:val="0"/>
          <w:marRight w:val="0"/>
          <w:marTop w:val="0"/>
          <w:marBottom w:val="0"/>
          <w:divBdr>
            <w:top w:val="none" w:sz="0" w:space="0" w:color="auto"/>
            <w:left w:val="none" w:sz="0" w:space="0" w:color="auto"/>
            <w:bottom w:val="none" w:sz="0" w:space="0" w:color="auto"/>
            <w:right w:val="none" w:sz="0" w:space="0" w:color="auto"/>
          </w:divBdr>
        </w:div>
        <w:div w:id="1736511213">
          <w:marLeft w:val="0"/>
          <w:marRight w:val="0"/>
          <w:marTop w:val="0"/>
          <w:marBottom w:val="0"/>
          <w:divBdr>
            <w:top w:val="none" w:sz="0" w:space="0" w:color="auto"/>
            <w:left w:val="none" w:sz="0" w:space="0" w:color="auto"/>
            <w:bottom w:val="none" w:sz="0" w:space="0" w:color="auto"/>
            <w:right w:val="none" w:sz="0" w:space="0" w:color="auto"/>
          </w:divBdr>
        </w:div>
        <w:div w:id="1737244656">
          <w:marLeft w:val="0"/>
          <w:marRight w:val="0"/>
          <w:marTop w:val="0"/>
          <w:marBottom w:val="0"/>
          <w:divBdr>
            <w:top w:val="none" w:sz="0" w:space="0" w:color="auto"/>
            <w:left w:val="none" w:sz="0" w:space="0" w:color="auto"/>
            <w:bottom w:val="none" w:sz="0" w:space="0" w:color="auto"/>
            <w:right w:val="none" w:sz="0" w:space="0" w:color="auto"/>
          </w:divBdr>
        </w:div>
        <w:div w:id="2007593800">
          <w:marLeft w:val="0"/>
          <w:marRight w:val="0"/>
          <w:marTop w:val="0"/>
          <w:marBottom w:val="0"/>
          <w:divBdr>
            <w:top w:val="none" w:sz="0" w:space="0" w:color="auto"/>
            <w:left w:val="none" w:sz="0" w:space="0" w:color="auto"/>
            <w:bottom w:val="none" w:sz="0" w:space="0" w:color="auto"/>
            <w:right w:val="none" w:sz="0" w:space="0" w:color="auto"/>
          </w:divBdr>
        </w:div>
        <w:div w:id="2025092098">
          <w:marLeft w:val="0"/>
          <w:marRight w:val="0"/>
          <w:marTop w:val="0"/>
          <w:marBottom w:val="0"/>
          <w:divBdr>
            <w:top w:val="none" w:sz="0" w:space="0" w:color="auto"/>
            <w:left w:val="none" w:sz="0" w:space="0" w:color="auto"/>
            <w:bottom w:val="none" w:sz="0" w:space="0" w:color="auto"/>
            <w:right w:val="none" w:sz="0" w:space="0" w:color="auto"/>
          </w:divBdr>
        </w:div>
        <w:div w:id="2073111251">
          <w:marLeft w:val="0"/>
          <w:marRight w:val="0"/>
          <w:marTop w:val="0"/>
          <w:marBottom w:val="0"/>
          <w:divBdr>
            <w:top w:val="none" w:sz="0" w:space="0" w:color="auto"/>
            <w:left w:val="none" w:sz="0" w:space="0" w:color="auto"/>
            <w:bottom w:val="none" w:sz="0" w:space="0" w:color="auto"/>
            <w:right w:val="none" w:sz="0" w:space="0" w:color="auto"/>
          </w:divBdr>
        </w:div>
        <w:div w:id="21051773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07/relationships/hdphoto" Target="media/hdphoto1.wdp"/><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631C4-1B6F-4786-8ADB-E81447664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931</Words>
  <Characters>113613</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zina Kwakernaak</dc:creator>
  <cp:keywords/>
  <dc:description/>
  <cp:lastModifiedBy>Nynke wemer</cp:lastModifiedBy>
  <cp:revision>2</cp:revision>
  <dcterms:created xsi:type="dcterms:W3CDTF">2018-06-11T13:42:00Z</dcterms:created>
  <dcterms:modified xsi:type="dcterms:W3CDTF">2018-06-1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volutionary-biology</vt:lpwstr>
  </property>
  <property fmtid="{D5CDD505-2E9C-101B-9397-08002B2CF9AE}" pid="17" name="Mendeley Recent Style Name 7_1">
    <vt:lpwstr>Journal of Evolutionary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14f767a5-4faf-3656-bd84-7a1ba2274cab</vt:lpwstr>
  </property>
  <property fmtid="{D5CDD505-2E9C-101B-9397-08002B2CF9AE}" pid="24" name="Mendeley Citation Style_1">
    <vt:lpwstr>http://www.zotero.org/styles/journal-of-evolutionary-biology</vt:lpwstr>
  </property>
</Properties>
</file>